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200E4D" w14:textId="77777777" w:rsidR="00F23ABD" w:rsidRPr="000324AB" w:rsidRDefault="00F23ABD" w:rsidP="00F23ABD">
      <w:pPr>
        <w:spacing w:after="200" w:line="240" w:lineRule="auto"/>
        <w:rPr>
          <w:rFonts w:asciiTheme="majorBidi" w:eastAsia="Times New Roman" w:hAnsiTheme="majorBidi" w:cstheme="majorBidi"/>
          <w:b/>
        </w:rPr>
      </w:pPr>
      <w:r w:rsidRPr="000324AB">
        <w:rPr>
          <w:rFonts w:asciiTheme="majorBidi" w:eastAsia="Times New Roman" w:hAnsiTheme="majorBidi" w:cstheme="majorBidi"/>
          <w:b/>
        </w:rPr>
        <w:t>Table 1.</w:t>
      </w:r>
      <w:r>
        <w:rPr>
          <w:rFonts w:asciiTheme="majorBidi" w:eastAsia="Times New Roman" w:hAnsiTheme="majorBidi" w:cstheme="majorBidi"/>
          <w:b/>
        </w:rPr>
        <w:t xml:space="preserve"> </w:t>
      </w:r>
      <w:r w:rsidRPr="000324AB">
        <w:rPr>
          <w:rFonts w:asciiTheme="majorBidi" w:eastAsia="Times New Roman" w:hAnsiTheme="majorBidi" w:cstheme="majorBidi"/>
          <w:bCs/>
        </w:rPr>
        <w:t>Summary of studies included in the systematic review and meta-analysis of imposter phenomenon among medical students</w:t>
      </w:r>
    </w:p>
    <w:tbl>
      <w:tblPr>
        <w:tblW w:w="0" w:type="auto"/>
        <w:tblBorders>
          <w:top w:val="nil"/>
          <w:left w:val="nil"/>
          <w:bottom w:val="nil"/>
          <w:right w:val="nil"/>
          <w:insideH w:val="nil"/>
          <w:insideV w:val="nil"/>
        </w:tblBorders>
        <w:tblLayout w:type="fixed"/>
        <w:tblLook w:val="0600" w:firstRow="0" w:lastRow="0" w:firstColumn="0" w:lastColumn="0" w:noHBand="1" w:noVBand="1"/>
      </w:tblPr>
      <w:tblGrid>
        <w:gridCol w:w="1787"/>
        <w:gridCol w:w="1055"/>
        <w:gridCol w:w="1915"/>
        <w:gridCol w:w="1998"/>
        <w:gridCol w:w="731"/>
        <w:gridCol w:w="894"/>
        <w:gridCol w:w="1332"/>
        <w:gridCol w:w="3248"/>
      </w:tblGrid>
      <w:tr w:rsidR="00F23ABD" w:rsidRPr="000324AB" w14:paraId="5AB5843A" w14:textId="77777777" w:rsidTr="005B27AB">
        <w:tc>
          <w:tcPr>
            <w:tcW w:w="1787"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4DD16F65"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Study ID</w:t>
            </w:r>
          </w:p>
        </w:tc>
        <w:tc>
          <w:tcPr>
            <w:tcW w:w="1055"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76AB6435"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Country</w:t>
            </w:r>
          </w:p>
        </w:tc>
        <w:tc>
          <w:tcPr>
            <w:tcW w:w="1915"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28304263"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Study Design &amp; Population</w:t>
            </w:r>
          </w:p>
        </w:tc>
        <w:tc>
          <w:tcPr>
            <w:tcW w:w="1998"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5E6F907A"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Medical students' characteristics</w:t>
            </w:r>
          </w:p>
        </w:tc>
        <w:tc>
          <w:tcPr>
            <w:tcW w:w="731"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79068137"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Tool</w:t>
            </w:r>
          </w:p>
        </w:tc>
        <w:tc>
          <w:tcPr>
            <w:tcW w:w="894"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09982693"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Quality score</w:t>
            </w:r>
            <w:r w:rsidRPr="000324AB">
              <w:rPr>
                <w:rFonts w:asciiTheme="majorBidi" w:eastAsia="Times New Roman" w:hAnsiTheme="majorBidi" w:cstheme="majorBidi"/>
                <w:vertAlign w:val="superscript"/>
              </w:rPr>
              <w:t>1</w:t>
            </w:r>
          </w:p>
        </w:tc>
        <w:tc>
          <w:tcPr>
            <w:tcW w:w="1332"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2D0C982A"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Prevalence of IP, n (%)</w:t>
            </w:r>
          </w:p>
        </w:tc>
        <w:tc>
          <w:tcPr>
            <w:tcW w:w="3248" w:type="dxa"/>
            <w:tcBorders>
              <w:top w:val="single" w:sz="8" w:space="0" w:color="000000"/>
              <w:left w:val="nil"/>
              <w:bottom w:val="single" w:sz="8" w:space="0" w:color="000000"/>
              <w:right w:val="nil"/>
            </w:tcBorders>
            <w:shd w:val="clear" w:color="auto" w:fill="FFFFFF"/>
            <w:tcMar>
              <w:top w:w="-247" w:type="dxa"/>
              <w:left w:w="-247" w:type="dxa"/>
              <w:bottom w:w="-247" w:type="dxa"/>
              <w:right w:w="-247" w:type="dxa"/>
            </w:tcMar>
            <w:vAlign w:val="center"/>
          </w:tcPr>
          <w:p w14:paraId="57365707" w14:textId="77777777" w:rsidR="00F23ABD" w:rsidRPr="000324AB" w:rsidRDefault="00F23ABD" w:rsidP="005B27AB">
            <w:pPr>
              <w:spacing w:before="240" w:after="240" w:line="240" w:lineRule="auto"/>
              <w:rPr>
                <w:rFonts w:asciiTheme="majorBidi" w:eastAsia="Times New Roman" w:hAnsiTheme="majorBidi" w:cstheme="majorBidi"/>
                <w:b/>
              </w:rPr>
            </w:pPr>
            <w:r w:rsidRPr="000324AB">
              <w:rPr>
                <w:rFonts w:asciiTheme="majorBidi" w:eastAsia="Times New Roman" w:hAnsiTheme="majorBidi" w:cstheme="majorBidi"/>
                <w:b/>
              </w:rPr>
              <w:t>Key findings</w:t>
            </w:r>
          </w:p>
        </w:tc>
      </w:tr>
      <w:tr w:rsidR="00F23ABD" w:rsidRPr="000324AB" w14:paraId="0A61D9CB" w14:textId="77777777" w:rsidTr="005B27AB">
        <w:trPr>
          <w:trHeight w:val="1259"/>
        </w:trPr>
        <w:tc>
          <w:tcPr>
            <w:tcW w:w="1787" w:type="dxa"/>
            <w:tcBorders>
              <w:top w:val="single" w:sz="5" w:space="0" w:color="000000"/>
              <w:left w:val="nil"/>
              <w:bottom w:val="nil"/>
              <w:right w:val="nil"/>
            </w:tcBorders>
            <w:tcMar>
              <w:top w:w="0" w:type="dxa"/>
              <w:left w:w="0" w:type="dxa"/>
              <w:bottom w:w="0" w:type="dxa"/>
              <w:right w:w="0" w:type="dxa"/>
            </w:tcMar>
            <w:vAlign w:val="center"/>
          </w:tcPr>
          <w:p w14:paraId="009E995D"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Addae-Konadu 2021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VZJmZDUz","properties":{"formattedCitation":"(Addae-Konadu et al., 2022)","plainCitation":"(Addae-Konadu et al., 2022)","noteIndex":0},"citationItems":[{"id":"QfOstKu6/KNcbQKA3","uris":["http://zotero.org/users/13947820/items/HKQJWKW8","http://zotero.org/users/13947820/items/X2P4A3P5"],"itemData":{"id":13850,"type":"article-journal","container-title":"Journal of Surgical Education","issue":"1","note":"publisher: Elsevier","page":"102-106","source":"Google Scholar","title":"Am I really qualified to be here: exploring the impact of impostor phenomenon on training and careers in OB/GYN medical education","title-short":"Am I really qualified to be here","volume":"79","author":[{"family":"Addae-Konadu","given":"Kateena"},{"family":"Carlson","given":"Sonia"},{"family":"Janes","given":"Jessica"},{"family":"Gecsi","given":"Kimberly"},{"family":"Stephenson-Famy","given":"Alyssa B."}],"issued":{"date-parts":[["2022"]]}}}],"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Addae-Konadu et al., 2022)</w:t>
            </w:r>
            <w:r w:rsidRPr="000324AB">
              <w:rPr>
                <w:rFonts w:asciiTheme="majorBidi" w:hAnsiTheme="majorBidi" w:cstheme="majorBidi"/>
                <w:b/>
                <w:bCs/>
              </w:rPr>
              <w:fldChar w:fldCharType="end"/>
            </w:r>
          </w:p>
        </w:tc>
        <w:tc>
          <w:tcPr>
            <w:tcW w:w="1055" w:type="dxa"/>
            <w:tcBorders>
              <w:top w:val="single" w:sz="8" w:space="0" w:color="000000"/>
              <w:left w:val="nil"/>
              <w:bottom w:val="nil"/>
              <w:right w:val="nil"/>
            </w:tcBorders>
            <w:tcMar>
              <w:top w:w="-247" w:type="dxa"/>
              <w:left w:w="-247" w:type="dxa"/>
              <w:bottom w:w="-247" w:type="dxa"/>
              <w:right w:w="-247" w:type="dxa"/>
            </w:tcMar>
            <w:vAlign w:val="center"/>
          </w:tcPr>
          <w:p w14:paraId="5F6E34A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single" w:sz="8" w:space="0" w:color="000000"/>
              <w:left w:val="nil"/>
              <w:bottom w:val="nil"/>
              <w:right w:val="nil"/>
            </w:tcBorders>
            <w:tcMar>
              <w:top w:w="-247" w:type="dxa"/>
              <w:left w:w="-247" w:type="dxa"/>
              <w:bottom w:w="-247" w:type="dxa"/>
              <w:right w:w="-247" w:type="dxa"/>
            </w:tcMar>
            <w:vAlign w:val="center"/>
          </w:tcPr>
          <w:p w14:paraId="21E73A39" w14:textId="77777777" w:rsidR="00F23ABD" w:rsidRPr="000324AB" w:rsidRDefault="00F23ABD" w:rsidP="005B27AB">
            <w:pPr>
              <w:spacing w:before="240" w:after="240" w:line="240" w:lineRule="auto"/>
              <w:jc w:val="center"/>
              <w:rPr>
                <w:rFonts w:asciiTheme="majorBidi" w:eastAsia="Times New Roman" w:hAnsiTheme="majorBidi" w:cstheme="majorBidi"/>
              </w:rPr>
            </w:pPr>
          </w:p>
          <w:p w14:paraId="3EB1613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 residents, fellows, and attendings</w:t>
            </w:r>
          </w:p>
        </w:tc>
        <w:tc>
          <w:tcPr>
            <w:tcW w:w="1998" w:type="dxa"/>
            <w:tcBorders>
              <w:top w:val="single" w:sz="8" w:space="0" w:color="000000"/>
              <w:left w:val="nil"/>
              <w:bottom w:val="nil"/>
              <w:right w:val="nil"/>
            </w:tcBorders>
            <w:tcMar>
              <w:top w:w="-247" w:type="dxa"/>
              <w:left w:w="-247" w:type="dxa"/>
              <w:bottom w:w="-247" w:type="dxa"/>
              <w:right w:w="-247" w:type="dxa"/>
            </w:tcMar>
            <w:vAlign w:val="center"/>
          </w:tcPr>
          <w:p w14:paraId="35EA6F6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4 students, NR female, NR mean age</w:t>
            </w:r>
          </w:p>
        </w:tc>
        <w:tc>
          <w:tcPr>
            <w:tcW w:w="731" w:type="dxa"/>
            <w:tcBorders>
              <w:top w:val="single" w:sz="8" w:space="0" w:color="000000"/>
              <w:left w:val="nil"/>
              <w:bottom w:val="nil"/>
              <w:right w:val="nil"/>
            </w:tcBorders>
            <w:tcMar>
              <w:top w:w="-247" w:type="dxa"/>
              <w:left w:w="-247" w:type="dxa"/>
              <w:bottom w:w="-247" w:type="dxa"/>
              <w:right w:w="-247" w:type="dxa"/>
            </w:tcMar>
            <w:vAlign w:val="center"/>
          </w:tcPr>
          <w:p w14:paraId="7DC019F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single" w:sz="8" w:space="0" w:color="000000"/>
              <w:left w:val="nil"/>
              <w:bottom w:val="nil"/>
              <w:right w:val="nil"/>
            </w:tcBorders>
            <w:tcMar>
              <w:top w:w="-247" w:type="dxa"/>
              <w:left w:w="-247" w:type="dxa"/>
              <w:bottom w:w="-247" w:type="dxa"/>
              <w:right w:w="-247" w:type="dxa"/>
            </w:tcMar>
            <w:vAlign w:val="center"/>
          </w:tcPr>
          <w:p w14:paraId="4DB0A28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single" w:sz="8" w:space="0" w:color="000000"/>
              <w:left w:val="nil"/>
              <w:bottom w:val="nil"/>
              <w:right w:val="nil"/>
            </w:tcBorders>
            <w:tcMar>
              <w:top w:w="-247" w:type="dxa"/>
              <w:left w:w="-247" w:type="dxa"/>
              <w:bottom w:w="-247" w:type="dxa"/>
              <w:right w:w="-247" w:type="dxa"/>
            </w:tcMar>
            <w:vAlign w:val="center"/>
          </w:tcPr>
          <w:p w14:paraId="0C58A6E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7 (73.4)</w:t>
            </w:r>
          </w:p>
        </w:tc>
        <w:tc>
          <w:tcPr>
            <w:tcW w:w="3248" w:type="dxa"/>
            <w:tcBorders>
              <w:top w:val="single" w:sz="8" w:space="0" w:color="000000"/>
              <w:left w:val="nil"/>
              <w:bottom w:val="nil"/>
              <w:right w:val="nil"/>
            </w:tcBorders>
            <w:tcMar>
              <w:top w:w="-247" w:type="dxa"/>
              <w:left w:w="-247" w:type="dxa"/>
              <w:bottom w:w="-247" w:type="dxa"/>
              <w:right w:w="-247" w:type="dxa"/>
            </w:tcMar>
            <w:vAlign w:val="center"/>
          </w:tcPr>
          <w:p w14:paraId="4007E826"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 xml:space="preserve">No significant difference in impostor phenomenon (IP) by gender, race, or region. Higher IP among those screening positive for </w:t>
            </w:r>
            <w:r>
              <w:rPr>
                <w:rFonts w:asciiTheme="majorBidi" w:eastAsia="Times New Roman" w:hAnsiTheme="majorBidi" w:cstheme="majorBidi"/>
              </w:rPr>
              <w:t>anxiety</w:t>
            </w:r>
            <w:r w:rsidRPr="000324AB">
              <w:rPr>
                <w:rFonts w:asciiTheme="majorBidi" w:eastAsia="Times New Roman" w:hAnsiTheme="majorBidi" w:cstheme="majorBidi"/>
              </w:rPr>
              <w:t>.</w:t>
            </w:r>
          </w:p>
        </w:tc>
      </w:tr>
      <w:tr w:rsidR="00F23ABD" w:rsidRPr="000324AB" w14:paraId="62CB2339" w14:textId="77777777" w:rsidTr="005B27AB">
        <w:tc>
          <w:tcPr>
            <w:tcW w:w="1787" w:type="dxa"/>
            <w:tcBorders>
              <w:top w:val="nil"/>
              <w:left w:val="nil"/>
              <w:bottom w:val="nil"/>
              <w:right w:val="nil"/>
            </w:tcBorders>
            <w:tcMar>
              <w:top w:w="0" w:type="dxa"/>
              <w:left w:w="0" w:type="dxa"/>
              <w:bottom w:w="0" w:type="dxa"/>
              <w:right w:w="0" w:type="dxa"/>
            </w:tcMar>
            <w:vAlign w:val="center"/>
          </w:tcPr>
          <w:p w14:paraId="66ECE802"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Al Lawati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cjuK3MO4","properties":{"formattedCitation":"(Al Lawati et al., 2023)","plainCitation":"(Al Lawati et al., 2023)","noteIndex":0},"citationItems":[{"id":"QfOstKu6/45Ci4XNz","uris":["http://zotero.org/users/13947820/items/YQG2R4RM","http://zotero.org/users/13947820/items/Y2XW6WIA"],"itemData":{"id":13799,"type":"article-journal","abstract":"Background Imposter syndrome or phenomenon (IP) is a behavioral phenomenon observed in successful individuals where they fail to recognize and internalize their achievements. It is often accompanied by feelings of selfdoubt, anxiety, depression, and worries of being exposed as frauds, with the impostors often attributing their achievements to external factors like good luck and timing. The presence of IP among medical students is gaining more attention, with studies reporting a strong association with burnout phenomenon, anxiety, and depression. Objectives This study sought to determine the prevalence of IP among Omani medical students and classify the levels of severity among the sample. Methodology This was a cross-sectional, observational study conducted at a public university in Muscat, Oman. The Clance Impostor Phenomenon Scale (CIPS), a validated publicly available questionnaire, was used to determine whether students exhibited impostorism. Students who scored 63 or higher in the CIPS were classified as impostors. In addition, students were also classified based on the severity of their impostorism. As per the CIPS, scores between 41 and 60 indicate mild impostorism, scores between 61 and 80 indicate moderate impostorism, and finally scores between 81 and 100 indicate severe impostorism. Results A total of 276 students participated (M 34\\%, F 66\\%), of which 144 (52.2\\%) were found to have IP with 12.7\\% exhibiting severe impostorism. Conclusion The results show that IP is present in significant frequencies among medical students; further studies are needed to address this problem.","archive_location":"rayyan-163486085","container-title":"CUREUS JOURNAL OF MEDICAL SCIENCE","DOI":"10.7759/cureus.45752","issue":"9","title":"Investigating Impostorism Among Undergraduate Medical Students at Sultan Qaboos University: A Questionnaire-Based Study","volume":"15","author":[{"family":"Al Lawati","given":"Abdullah"},{"family":"Al Wahaibi","given":"Anas"},{"family":"Al Kharusi","given":"Fatma"},{"family":"Chan","given":"Moon Fai"},{"family":"Al Sinawi","given":"Hamed"}],"accessed":{"date-parts":[["9",1,1]]},"issued":{"date-parts":[["202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Al Lawati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298D757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Oman</w:t>
            </w:r>
          </w:p>
        </w:tc>
        <w:tc>
          <w:tcPr>
            <w:tcW w:w="1915" w:type="dxa"/>
            <w:tcBorders>
              <w:top w:val="nil"/>
              <w:left w:val="nil"/>
              <w:bottom w:val="nil"/>
              <w:right w:val="nil"/>
            </w:tcBorders>
            <w:tcMar>
              <w:top w:w="-247" w:type="dxa"/>
              <w:left w:w="-247" w:type="dxa"/>
              <w:bottom w:w="-247" w:type="dxa"/>
              <w:right w:w="-247" w:type="dxa"/>
            </w:tcMar>
            <w:vAlign w:val="center"/>
          </w:tcPr>
          <w:p w14:paraId="32DFF67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54FE77A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76 students, 65.9% female, NR mean age</w:t>
            </w:r>
          </w:p>
        </w:tc>
        <w:tc>
          <w:tcPr>
            <w:tcW w:w="731" w:type="dxa"/>
            <w:tcBorders>
              <w:top w:val="nil"/>
              <w:left w:val="nil"/>
              <w:bottom w:val="nil"/>
              <w:right w:val="nil"/>
            </w:tcBorders>
            <w:tcMar>
              <w:top w:w="-247" w:type="dxa"/>
              <w:left w:w="-247" w:type="dxa"/>
              <w:bottom w:w="-247" w:type="dxa"/>
              <w:right w:w="-247" w:type="dxa"/>
            </w:tcMar>
            <w:vAlign w:val="center"/>
          </w:tcPr>
          <w:p w14:paraId="41417F1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08B5500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2ECBD8A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44 (52.2)</w:t>
            </w:r>
          </w:p>
        </w:tc>
        <w:tc>
          <w:tcPr>
            <w:tcW w:w="3248" w:type="dxa"/>
            <w:tcBorders>
              <w:top w:val="nil"/>
              <w:left w:val="nil"/>
              <w:bottom w:val="nil"/>
              <w:right w:val="nil"/>
            </w:tcBorders>
            <w:tcMar>
              <w:top w:w="-247" w:type="dxa"/>
              <w:left w:w="-247" w:type="dxa"/>
              <w:bottom w:w="-247" w:type="dxa"/>
              <w:right w:w="-247" w:type="dxa"/>
            </w:tcMar>
            <w:vAlign w:val="center"/>
          </w:tcPr>
          <w:p w14:paraId="5D42B29D"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significant difference in IP by gender.</w:t>
            </w:r>
          </w:p>
        </w:tc>
      </w:tr>
      <w:tr w:rsidR="00F23ABD" w:rsidRPr="000324AB" w14:paraId="7F623A8E" w14:textId="77777777" w:rsidTr="005B27AB">
        <w:tc>
          <w:tcPr>
            <w:tcW w:w="1787" w:type="dxa"/>
            <w:tcBorders>
              <w:top w:val="nil"/>
              <w:left w:val="nil"/>
              <w:bottom w:val="nil"/>
              <w:right w:val="nil"/>
            </w:tcBorders>
            <w:tcMar>
              <w:top w:w="0" w:type="dxa"/>
              <w:left w:w="0" w:type="dxa"/>
              <w:bottom w:w="0" w:type="dxa"/>
              <w:right w:w="0" w:type="dxa"/>
            </w:tcMar>
            <w:vAlign w:val="center"/>
          </w:tcPr>
          <w:p w14:paraId="26133B05"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Alok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Aw7Qyxev","properties":{"formattedCitation":"(Alok et al., 2024)","plainCitation":"(Alok et al., 2024)","noteIndex":0},"citationItems":[{"id":"QfOstKu6/5FXuVO0B","uris":["http://zotero.org/users/13947820/items/S4RI9XM9","http://zotero.org/users/13947820/items/WKME8NUP"],"itemData":{"id":13851,"type":"article-journal","container-title":"Indian Journal of Community Medicine","issue":"Suppl 1","note":"publisher: Medknow","page":"S95","source":"Google Scholar","title":"IJCM_329A: Prevalence of Impostor Phenomenon and its association with Depression, Anxiety and Stress in undergraduate medical students","title-short":"IJCM_329A","volume":"49","author":[{"family":"Alok","given":"Yash"},{"family":"Kenguva","given":"Nikhil Kumar"},{"family":"Sufyan","given":"Mohd"},{"family":"Udupa","given":"Suma T."}],"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Alok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ACBE53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India</w:t>
            </w:r>
          </w:p>
        </w:tc>
        <w:tc>
          <w:tcPr>
            <w:tcW w:w="1915" w:type="dxa"/>
            <w:tcBorders>
              <w:top w:val="nil"/>
              <w:left w:val="nil"/>
              <w:bottom w:val="nil"/>
              <w:right w:val="nil"/>
            </w:tcBorders>
            <w:tcMar>
              <w:top w:w="-247" w:type="dxa"/>
              <w:left w:w="-247" w:type="dxa"/>
              <w:bottom w:w="-247" w:type="dxa"/>
              <w:right w:w="-247" w:type="dxa"/>
            </w:tcMar>
            <w:vAlign w:val="center"/>
          </w:tcPr>
          <w:p w14:paraId="0B2543E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2FA9BA7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377 students, NR female, NR mean age</w:t>
            </w:r>
          </w:p>
        </w:tc>
        <w:tc>
          <w:tcPr>
            <w:tcW w:w="731" w:type="dxa"/>
            <w:tcBorders>
              <w:top w:val="nil"/>
              <w:left w:val="nil"/>
              <w:bottom w:val="nil"/>
              <w:right w:val="nil"/>
            </w:tcBorders>
            <w:tcMar>
              <w:top w:w="-247" w:type="dxa"/>
              <w:left w:w="-247" w:type="dxa"/>
              <w:bottom w:w="-247" w:type="dxa"/>
              <w:right w:w="-247" w:type="dxa"/>
            </w:tcMar>
            <w:vAlign w:val="center"/>
          </w:tcPr>
          <w:p w14:paraId="1D6476F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32350A5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w:t>
            </w:r>
          </w:p>
        </w:tc>
        <w:tc>
          <w:tcPr>
            <w:tcW w:w="1332" w:type="dxa"/>
            <w:tcBorders>
              <w:top w:val="nil"/>
              <w:left w:val="nil"/>
              <w:bottom w:val="nil"/>
              <w:right w:val="nil"/>
            </w:tcBorders>
            <w:tcMar>
              <w:top w:w="-247" w:type="dxa"/>
              <w:left w:w="-247" w:type="dxa"/>
              <w:bottom w:w="-247" w:type="dxa"/>
              <w:right w:w="-247" w:type="dxa"/>
            </w:tcMar>
            <w:vAlign w:val="center"/>
          </w:tcPr>
          <w:p w14:paraId="37D9B9C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36B95798"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positively correlated with stress, anxiety, and depression.</w:t>
            </w:r>
          </w:p>
        </w:tc>
      </w:tr>
      <w:tr w:rsidR="00F23ABD" w:rsidRPr="000324AB" w14:paraId="598F3684" w14:textId="77777777" w:rsidTr="005B27AB">
        <w:tc>
          <w:tcPr>
            <w:tcW w:w="1787" w:type="dxa"/>
            <w:tcBorders>
              <w:top w:val="nil"/>
              <w:left w:val="nil"/>
              <w:bottom w:val="nil"/>
              <w:right w:val="nil"/>
            </w:tcBorders>
            <w:tcMar>
              <w:top w:w="0" w:type="dxa"/>
              <w:left w:w="0" w:type="dxa"/>
              <w:bottom w:w="0" w:type="dxa"/>
              <w:right w:w="0" w:type="dxa"/>
            </w:tcMar>
            <w:vAlign w:val="center"/>
          </w:tcPr>
          <w:p w14:paraId="766D5FB4"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Alsaleem 2021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fyrVU8Nu","properties":{"formattedCitation":"(Alsaleem et al., 2021)","plainCitation":"(Alsaleem et al., 2021)","noteIndex":0},"citationItems":[{"id":"QfOstKu6/ZOklfSkW","uris":["http://zotero.org/users/13947820/items/K25H6KM5","http://zotero.org/users/13947820/items/AEH9K3YF"],"itemData":{"id":13754,"type":"article-journal","container-title":"Journal of Nature and Science of Medicine","issue":"3","note":"publisher: Medknow","page":"226-231","source":"Google Scholar","title":"Prevalence of self-esteem and imposter syndrome and their associated factors among King Saud University medical students","volume":"4","author":[{"family":"Alsaleem","given":"Lara"},{"family":"Alyousef","given":"Nada"},{"family":"Alkaff","given":"Zaina"},{"family":"Alzaid","given":"Lujane"},{"family":"Alotaibi","given":"Reema"},{"family":"Shaik","given":"Shaffi Ahamed"}],"issued":{"date-parts":[["2021"]]}}}],"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Alsaleem et al., 2021)</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5CFD81D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Saudi Arabia</w:t>
            </w:r>
          </w:p>
        </w:tc>
        <w:tc>
          <w:tcPr>
            <w:tcW w:w="1915" w:type="dxa"/>
            <w:tcBorders>
              <w:top w:val="nil"/>
              <w:left w:val="nil"/>
              <w:bottom w:val="nil"/>
              <w:right w:val="nil"/>
            </w:tcBorders>
            <w:tcMar>
              <w:top w:w="-247" w:type="dxa"/>
              <w:left w:w="-247" w:type="dxa"/>
              <w:bottom w:w="-247" w:type="dxa"/>
              <w:right w:w="-247" w:type="dxa"/>
            </w:tcMar>
            <w:vAlign w:val="center"/>
          </w:tcPr>
          <w:p w14:paraId="046ADBE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12836C7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73 students, 46.8% female, 21.27 years (mean age)</w:t>
            </w:r>
          </w:p>
        </w:tc>
        <w:tc>
          <w:tcPr>
            <w:tcW w:w="731" w:type="dxa"/>
            <w:tcBorders>
              <w:top w:val="nil"/>
              <w:left w:val="nil"/>
              <w:bottom w:val="nil"/>
              <w:right w:val="nil"/>
            </w:tcBorders>
            <w:tcMar>
              <w:top w:w="-247" w:type="dxa"/>
              <w:left w:w="-247" w:type="dxa"/>
              <w:bottom w:w="-247" w:type="dxa"/>
              <w:right w:w="-247" w:type="dxa"/>
            </w:tcMar>
            <w:vAlign w:val="center"/>
          </w:tcPr>
          <w:p w14:paraId="56E3C2A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YIS</w:t>
            </w:r>
          </w:p>
        </w:tc>
        <w:tc>
          <w:tcPr>
            <w:tcW w:w="894" w:type="dxa"/>
            <w:tcBorders>
              <w:top w:val="nil"/>
              <w:left w:val="nil"/>
              <w:bottom w:val="nil"/>
              <w:right w:val="nil"/>
            </w:tcBorders>
            <w:tcMar>
              <w:top w:w="-247" w:type="dxa"/>
              <w:left w:w="-247" w:type="dxa"/>
              <w:bottom w:w="-247" w:type="dxa"/>
              <w:right w:w="-247" w:type="dxa"/>
            </w:tcMar>
            <w:vAlign w:val="center"/>
          </w:tcPr>
          <w:p w14:paraId="7AAF62D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356F108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4</w:t>
            </w:r>
            <w:r>
              <w:rPr>
                <w:rFonts w:asciiTheme="majorBidi" w:eastAsia="Times New Roman" w:hAnsiTheme="majorBidi" w:cstheme="majorBidi"/>
              </w:rPr>
              <w:t xml:space="preserve">1 </w:t>
            </w:r>
            <w:r w:rsidRPr="000324AB">
              <w:rPr>
                <w:rFonts w:asciiTheme="majorBidi" w:eastAsia="Times New Roman" w:hAnsiTheme="majorBidi" w:cstheme="majorBidi"/>
              </w:rPr>
              <w:t>(42.1)</w:t>
            </w:r>
          </w:p>
        </w:tc>
        <w:tc>
          <w:tcPr>
            <w:tcW w:w="3248" w:type="dxa"/>
            <w:tcBorders>
              <w:top w:val="nil"/>
              <w:left w:val="nil"/>
              <w:bottom w:val="nil"/>
              <w:right w:val="nil"/>
            </w:tcBorders>
            <w:tcMar>
              <w:top w:w="-247" w:type="dxa"/>
              <w:left w:w="-247" w:type="dxa"/>
              <w:bottom w:w="-247" w:type="dxa"/>
              <w:right w:w="-247" w:type="dxa"/>
            </w:tcMar>
            <w:vAlign w:val="center"/>
          </w:tcPr>
          <w:p w14:paraId="00DA80E3"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no association with GPA, income, or family background.</w:t>
            </w:r>
          </w:p>
        </w:tc>
      </w:tr>
      <w:tr w:rsidR="00F23ABD" w:rsidRPr="000324AB" w14:paraId="2A6CE98E" w14:textId="77777777" w:rsidTr="005B27AB">
        <w:tc>
          <w:tcPr>
            <w:tcW w:w="1787" w:type="dxa"/>
            <w:tcBorders>
              <w:top w:val="nil"/>
              <w:left w:val="nil"/>
              <w:bottom w:val="nil"/>
              <w:right w:val="nil"/>
            </w:tcBorders>
            <w:tcMar>
              <w:top w:w="0" w:type="dxa"/>
              <w:left w:w="0" w:type="dxa"/>
              <w:bottom w:w="0" w:type="dxa"/>
              <w:right w:w="0" w:type="dxa"/>
            </w:tcMar>
            <w:vAlign w:val="center"/>
          </w:tcPr>
          <w:p w14:paraId="662B4CAE"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Alzufari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PM4zSPd5","properties":{"formattedCitation":"(Alzufari et al., 2024)","plainCitation":"(Alzufari et al., 2024)","noteIndex":0},"citationItems":[{"id":"QfOstKu6/3IO9lvWo","uris":["http://zotero.org/users/13947820/items/Q9GY9KM2","http://zotero.org/users/13947820/items/AEWRRHY3"],"itemData":{"id":13787,"type":"article-journal","abstract":"BackgroundImposter syndrome describes an internal experience of intellectual fraud, where individuals attribute theiracademic or occupational endeavors and achievements primarily to luck rather than to their diligent efforts.Additionally, the stringent standards and prerequisites set by medical institutions create an environmentconducive to impostorism among medical students. This study aimed to evaluate the prevalence andseverity of imposter syndrome among medical students at the University of Sharjah. MethodologyThis research was designed as a descriptive cross-sectional study. A total of 400 participants enrolled in thestudy using non-probability convenience sampling, but 399 participants, 49.4\\% (197) from colleges ofmedicine and 50.6\\% (202) from dentistry, successfully completed the questionnaire. Participants completeda questionnaire containing the Clance Imposter Phenomenon Scale. Statistical associations betweenvariables were tested using the chi-square test. Individuals with chronic medical conditions or those usingmedications with known psychiatric side effects were excluded. ResultsThe analyzed sample comprised 399 students, with 64.7\\% females and 35.3\\% males. Most respondents werefrom year 2 (21.3\\%, 85), while the fewest were from year 5 (18.3\\%, 73). The majority of students fell into thecategories of moderate (46.4\\%, 185) and frequent (35.8\\%, 143) imposter experiences. Among all investigatedcharacteristics, pure academic factors such as field of study (p = 0.001), study phases (p = 0.032), advisor'sattitude (p = 0.029), and comparison with peers' performance and grades (p = 0.024 and &lt;0.001, respectively)exhibited the highest significant association with the severity of imposter syndrome. ConclusionsThis study revealed a high prevalence of imposter syndrome among medical students, emphasizing the needfor comprehensive strategies and interventions targeting academically associated risk factors to alleviate theburden of imposter syndrome","archive_location":"rayyan-163486082","container-title":"CUREUS JOURNAL OF MEDICAL SCIENCE","DOI":"10.7759/cureus.57039","issue":"3","title":"Prevalence of Imposter Syndrome and Its Risk Factors Among University of Sharjah Medical Students","volume":"16","author":[{"family":"Alzufari","given":"Zinab"},{"family":"Makkiyah","given":"Rosul"},{"family":"Alowais","given":"Aisha"},{"family":"Almazrouei","given":"Aisha"},{"family":"Abu Ali","given":"Abdul Kareem A."},{"family":"Alnaqbi","given":"Abdulaziz"},{"family":"Muhammad","given":"Jibran Sualeh"}],"accessed":{"date-parts":[["3",1,1]]},"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Alzufari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262995A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AE</w:t>
            </w:r>
          </w:p>
        </w:tc>
        <w:tc>
          <w:tcPr>
            <w:tcW w:w="1915" w:type="dxa"/>
            <w:tcBorders>
              <w:top w:val="nil"/>
              <w:left w:val="nil"/>
              <w:bottom w:val="nil"/>
              <w:right w:val="nil"/>
            </w:tcBorders>
            <w:tcMar>
              <w:top w:w="-247" w:type="dxa"/>
              <w:left w:w="-247" w:type="dxa"/>
              <w:bottom w:w="-247" w:type="dxa"/>
              <w:right w:w="-247" w:type="dxa"/>
            </w:tcMar>
            <w:vAlign w:val="center"/>
          </w:tcPr>
          <w:p w14:paraId="245E73A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and dentistry students</w:t>
            </w:r>
          </w:p>
        </w:tc>
        <w:tc>
          <w:tcPr>
            <w:tcW w:w="1998" w:type="dxa"/>
            <w:tcBorders>
              <w:top w:val="nil"/>
              <w:left w:val="nil"/>
              <w:bottom w:val="nil"/>
              <w:right w:val="nil"/>
            </w:tcBorders>
            <w:tcMar>
              <w:top w:w="-247" w:type="dxa"/>
              <w:left w:w="-247" w:type="dxa"/>
              <w:bottom w:w="-247" w:type="dxa"/>
              <w:right w:w="-247" w:type="dxa"/>
            </w:tcMar>
            <w:vAlign w:val="center"/>
          </w:tcPr>
          <w:p w14:paraId="56883EB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97 students, 59.6% female, NR mean age</w:t>
            </w:r>
          </w:p>
        </w:tc>
        <w:tc>
          <w:tcPr>
            <w:tcW w:w="731" w:type="dxa"/>
            <w:tcBorders>
              <w:top w:val="nil"/>
              <w:left w:val="nil"/>
              <w:bottom w:val="nil"/>
              <w:right w:val="nil"/>
            </w:tcBorders>
            <w:tcMar>
              <w:top w:w="-247" w:type="dxa"/>
              <w:left w:w="-247" w:type="dxa"/>
              <w:bottom w:w="-247" w:type="dxa"/>
              <w:right w:w="-247" w:type="dxa"/>
            </w:tcMar>
            <w:vAlign w:val="center"/>
          </w:tcPr>
          <w:p w14:paraId="43DAB2E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380EC34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8</w:t>
            </w:r>
          </w:p>
        </w:tc>
        <w:tc>
          <w:tcPr>
            <w:tcW w:w="1332" w:type="dxa"/>
            <w:tcBorders>
              <w:top w:val="nil"/>
              <w:left w:val="nil"/>
              <w:bottom w:val="nil"/>
              <w:right w:val="nil"/>
            </w:tcBorders>
            <w:tcMar>
              <w:top w:w="-247" w:type="dxa"/>
              <w:left w:w="-247" w:type="dxa"/>
              <w:bottom w:w="-247" w:type="dxa"/>
              <w:right w:w="-247" w:type="dxa"/>
            </w:tcMar>
            <w:vAlign w:val="center"/>
          </w:tcPr>
          <w:p w14:paraId="29674A5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91 (46.2)</w:t>
            </w:r>
          </w:p>
        </w:tc>
        <w:tc>
          <w:tcPr>
            <w:tcW w:w="3248" w:type="dxa"/>
            <w:tcBorders>
              <w:top w:val="nil"/>
              <w:left w:val="nil"/>
              <w:bottom w:val="nil"/>
              <w:right w:val="nil"/>
            </w:tcBorders>
            <w:tcMar>
              <w:top w:w="-247" w:type="dxa"/>
              <w:left w:w="-247" w:type="dxa"/>
              <w:bottom w:w="-247" w:type="dxa"/>
              <w:right w:w="-247" w:type="dxa"/>
            </w:tcMar>
            <w:vAlign w:val="center"/>
          </w:tcPr>
          <w:p w14:paraId="7A9B1476"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correlated with advisor’s attitude and comparison with peers’ performance and grades.</w:t>
            </w:r>
          </w:p>
        </w:tc>
      </w:tr>
      <w:tr w:rsidR="00F23ABD" w:rsidRPr="000324AB" w14:paraId="0CDF4417" w14:textId="77777777" w:rsidTr="005B27AB">
        <w:tc>
          <w:tcPr>
            <w:tcW w:w="1787" w:type="dxa"/>
            <w:tcBorders>
              <w:top w:val="nil"/>
              <w:left w:val="nil"/>
              <w:bottom w:val="nil"/>
              <w:right w:val="nil"/>
            </w:tcBorders>
            <w:tcMar>
              <w:top w:w="0" w:type="dxa"/>
              <w:left w:w="0" w:type="dxa"/>
              <w:bottom w:w="0" w:type="dxa"/>
              <w:right w:w="0" w:type="dxa"/>
            </w:tcMar>
            <w:vAlign w:val="center"/>
          </w:tcPr>
          <w:p w14:paraId="2F48BBA3"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Brennan-Wydra 2021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Iwta55d4","properties":{"formattedCitation":"(Brennan-Wydra et al., 2021)","plainCitation":"(Brennan-Wydra et al., 2021)","noteIndex":0},"citationItems":[{"id":"QfOstKu6/YdFQqTck","uris":["http://zotero.org/users/13947820/items/Z8IAET25","http://zotero.org/users/13947820/items/D7BR4JCX","http://zotero.org/users/13947820/items/J9VYJQ5B"],"itemData":{"id":13876,"type":"article-journal","abstract":"Objective: Suicide is a leading cause of death for young adults, and medical students experience elevated rates of suicide and suicidal ideation. The present study uses mediation analysis to explore relationships between suicidal ideation and two dysfunctional mindsets common among medical students: maladaptive perfectionism, high standards accompanied by excessive self-criticism, and impostor phenomenon, pervasive feelings of inadequacy despite evidence of competence and success. Methods: Two hundred and twenty-six medical students at a single institution completed an online survey which assessed maladaptive perfectionism, impostor phenomenon, and suicidal ideation. After calculating measures of association between all study variables, linear regression was conducted to establish the relationship between maladaptive perfectionism and suicidal ideation. To evaluate whether impostor phenomenon mediated the relationship between maladaptive perfectionism and suicidal ideation as hypothesized, a series of regression models were constructed and the regression coefficients were examined. The statistical significance of the indirect effect, representing the mediated relationship, was tested using bootstrapping. Results: Significant positive associations between maladaptive perfectionism, impostor phenomenon, and suicidal ideation were observed. Impostor phenomenon score was found to mediate the relationship between maladaptive perfectionism and suicidal ideation. Conclusions: Medical students who exhibit maladaptive perfectionism are at increased risk for feelings of impostor phenomenon, which translates into increased risk for suicide. These results suggest that an intervention targeted at reducing feelings of impostor phenomenon among maladaptive perfectionists may be effective in reducing their higher risk for suicide. However, interventions promoting individual resilience are not sufficient; systemic change is needed to address medicine’s “culture of perfection.” © 2021, Academic Psychiatry.","archive_location":"rayyan-163705828","container-title":"Academic Psychiatry","DOI":"10.1007/s40596-021-01503-1","issue":"6","page":"708-715","title":"Maladaptive Perfectionism, Impostor Phenomenon, and Suicidal Ideation Among Medical Students","volume":"45","author":[{"family":"Brennan-Wydra","given":"Emma"},{"family":"Chung","given":"Hye Won"},{"family":"Angoff","given":"Nancy"},{"family":"ChenFeng","given":"Jessica"},{"family":"Phillips","given":"Amelia"},{"family":"Schreiber","given":"Jacob"},{"family":"Young","given":"Chantal"},{"family":"Wilkins","given":"Kirsten"}],"issued":{"date-parts":[["2021"]]}}}],"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Brennan-Wydra et al., 2021)</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145327E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552E413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A88268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26 students, 53.1% female, NA mean age</w:t>
            </w:r>
          </w:p>
        </w:tc>
        <w:tc>
          <w:tcPr>
            <w:tcW w:w="731" w:type="dxa"/>
            <w:tcBorders>
              <w:top w:val="nil"/>
              <w:left w:val="nil"/>
              <w:bottom w:val="nil"/>
              <w:right w:val="nil"/>
            </w:tcBorders>
            <w:tcMar>
              <w:top w:w="-247" w:type="dxa"/>
              <w:left w:w="-247" w:type="dxa"/>
              <w:bottom w:w="-247" w:type="dxa"/>
              <w:right w:w="-247" w:type="dxa"/>
            </w:tcMar>
            <w:vAlign w:val="center"/>
          </w:tcPr>
          <w:p w14:paraId="043B038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LIS</w:t>
            </w:r>
          </w:p>
        </w:tc>
        <w:tc>
          <w:tcPr>
            <w:tcW w:w="894" w:type="dxa"/>
            <w:tcBorders>
              <w:top w:val="nil"/>
              <w:left w:val="nil"/>
              <w:bottom w:val="nil"/>
              <w:right w:val="nil"/>
            </w:tcBorders>
            <w:tcMar>
              <w:top w:w="-247" w:type="dxa"/>
              <w:left w:w="-247" w:type="dxa"/>
              <w:bottom w:w="-247" w:type="dxa"/>
              <w:right w:w="-247" w:type="dxa"/>
            </w:tcMar>
            <w:vAlign w:val="center"/>
          </w:tcPr>
          <w:p w14:paraId="6704116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221BE2A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1 (18.1)</w:t>
            </w:r>
          </w:p>
        </w:tc>
        <w:tc>
          <w:tcPr>
            <w:tcW w:w="3248" w:type="dxa"/>
            <w:tcBorders>
              <w:top w:val="nil"/>
              <w:left w:val="nil"/>
              <w:bottom w:val="nil"/>
              <w:right w:val="nil"/>
            </w:tcBorders>
            <w:tcMar>
              <w:top w:w="-247" w:type="dxa"/>
              <w:left w:w="-247" w:type="dxa"/>
              <w:bottom w:w="-247" w:type="dxa"/>
              <w:right w:w="-247" w:type="dxa"/>
            </w:tcMar>
            <w:vAlign w:val="center"/>
          </w:tcPr>
          <w:p w14:paraId="22D2D26C"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positively correlated with maladaptive perfectionism and suicidal ideation.</w:t>
            </w:r>
          </w:p>
        </w:tc>
      </w:tr>
      <w:tr w:rsidR="00F23ABD" w:rsidRPr="000324AB" w14:paraId="7315C091" w14:textId="77777777" w:rsidTr="005B27AB">
        <w:tc>
          <w:tcPr>
            <w:tcW w:w="1787" w:type="dxa"/>
            <w:tcBorders>
              <w:top w:val="nil"/>
              <w:left w:val="nil"/>
              <w:bottom w:val="nil"/>
              <w:right w:val="nil"/>
            </w:tcBorders>
            <w:tcMar>
              <w:top w:w="0" w:type="dxa"/>
              <w:left w:w="0" w:type="dxa"/>
              <w:bottom w:w="0" w:type="dxa"/>
              <w:right w:w="0" w:type="dxa"/>
            </w:tcMar>
            <w:vAlign w:val="center"/>
          </w:tcPr>
          <w:p w14:paraId="6C43EB70"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Buathong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INbuCfhy","properties":{"formattedCitation":"(Buathong et al., 2023)","plainCitation":"(Buathong et al., 2023)","noteIndex":0},"citationItems":[{"id":"QfOstKu6/WBoRBKMf","uris":["http://zotero.org/users/13947820/items/KZFVURHH","http://zotero.org/users/13947820/items/ZLIXIHND","http://zotero.org/users/13947820/items/EIGQAJCR"],"itemData":{"id":13858,"type":"article-journal","abstract":"Background: Impostor phenomenon is an internal experience in successful individuals who realize that their achievements are unintended, although their successes can be proven by objective evidence. The study of impostor phenomenon among medical students remains largely unexplored in Thailand, especially during the transitional period from traditional medical training to online training due to the COVID-19 pandemic. Objectives: To determine the prevalence of impostor phenomenon, mental health and the coping strategies as well as to examine the factors related to impostor phenomenon among Thai medical students. Methods: Two hundred and seventy-two subjects completed online questionnaires enquiring about sociodemographic characteristics and perception of social expectations in the role of a medical student as well as the Impostor Phenomenon Scale, Self-Esteem Scale, Anxiety and Depression Scale, and Coping Scale. Results: The prevalence of impostor phenomenon among the surveyed medical students was 46.0%, while the prevalence of anxiety and depression was 14.1% and 5.2%, respectively. The subjects primarily employed confrontive coping strategies. The statistically significant predictors for impostor phenomenon were palliative coping strategy (b = 4.478, P &lt; 0.001), self-esteem (b =-1.038, P &lt; 0.001), anxiety (b = 0.278, P = 0.004) and perception of social expectations in the role of a medical student (b = 0.032, P = 0.006). Conclusion: This information regarding the association between the impostor phenomenon, anxiety, self-esteem, coping strategies, and perception of social expectations in the role of a medical student may be beneficial for promoting better coping strategies and self-esteem as well as solving the impostor phenomenon problem among medical students. © 2023, Chulalongkorn University Printing House. All rights reserved.","archive_location":"rayyan-163705863","container-title":"Chulalongkorn Medical Journal","DOI":"10.14456/clmj.2023.5","issue":"1","page":"39-48","title":"Impostor phenomenon, mental health status and coping strategies among medical students in Southern Thailand","volume":"67","author":[{"family":"Buathong","given":"Napakkawat"},{"family":"Chumpeng","given":"Teekhatat"},{"family":"Sermkaew","given":"Nampetch"},{"family":"Phatthanaphakdi","given":"Phurinat"},{"family":"Buaniam","given":"Awadsada"},{"family":"Jongjaianurak","given":"Artittaya"},{"family":"Chakranuwattanapong","given":"Nopparut"},{"family":"Passara","given":"Atisthan"}],"issued":{"date-parts":[["202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Buathong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04AC13A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Thailand</w:t>
            </w:r>
          </w:p>
        </w:tc>
        <w:tc>
          <w:tcPr>
            <w:tcW w:w="1915" w:type="dxa"/>
            <w:tcBorders>
              <w:top w:val="nil"/>
              <w:left w:val="nil"/>
              <w:bottom w:val="nil"/>
              <w:right w:val="nil"/>
            </w:tcBorders>
            <w:tcMar>
              <w:top w:w="-247" w:type="dxa"/>
              <w:left w:w="-247" w:type="dxa"/>
              <w:bottom w:w="-247" w:type="dxa"/>
              <w:right w:w="-247" w:type="dxa"/>
            </w:tcMar>
            <w:vAlign w:val="center"/>
          </w:tcPr>
          <w:p w14:paraId="587B0A7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034E644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72 students, 59.6% female, 21.55 ± 1.80 years</w:t>
            </w:r>
          </w:p>
        </w:tc>
        <w:tc>
          <w:tcPr>
            <w:tcW w:w="731" w:type="dxa"/>
            <w:tcBorders>
              <w:top w:val="nil"/>
              <w:left w:val="nil"/>
              <w:bottom w:val="nil"/>
              <w:right w:val="nil"/>
            </w:tcBorders>
            <w:tcMar>
              <w:top w:w="-247" w:type="dxa"/>
              <w:left w:w="-247" w:type="dxa"/>
              <w:bottom w:w="-247" w:type="dxa"/>
              <w:right w:w="-247" w:type="dxa"/>
            </w:tcMar>
            <w:vAlign w:val="center"/>
          </w:tcPr>
          <w:p w14:paraId="7169F63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0916C66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49C6B0A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25 (46)</w:t>
            </w:r>
          </w:p>
        </w:tc>
        <w:tc>
          <w:tcPr>
            <w:tcW w:w="3248" w:type="dxa"/>
            <w:tcBorders>
              <w:top w:val="nil"/>
              <w:left w:val="nil"/>
              <w:bottom w:val="nil"/>
              <w:right w:val="nil"/>
            </w:tcBorders>
            <w:tcMar>
              <w:top w:w="-247" w:type="dxa"/>
              <w:left w:w="-247" w:type="dxa"/>
              <w:bottom w:w="-247" w:type="dxa"/>
              <w:right w:w="-247" w:type="dxa"/>
            </w:tcMar>
            <w:vAlign w:val="center"/>
          </w:tcPr>
          <w:p w14:paraId="66735F23"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significantly associated with permissive parenting style, stressful life events, financial difficulties, and poor interpersonal relationships. Higher IP observed in individuals with anxiety, depression, low self-esteem, and those using emotive/palliative coping strategies.</w:t>
            </w:r>
          </w:p>
        </w:tc>
      </w:tr>
      <w:tr w:rsidR="00F23ABD" w:rsidRPr="000324AB" w14:paraId="5DC62BDD" w14:textId="77777777" w:rsidTr="005B27AB">
        <w:tc>
          <w:tcPr>
            <w:tcW w:w="1787" w:type="dxa"/>
            <w:tcBorders>
              <w:top w:val="nil"/>
              <w:left w:val="nil"/>
              <w:bottom w:val="nil"/>
              <w:right w:val="nil"/>
            </w:tcBorders>
            <w:tcMar>
              <w:top w:w="0" w:type="dxa"/>
              <w:left w:w="0" w:type="dxa"/>
              <w:bottom w:w="0" w:type="dxa"/>
              <w:right w:w="0" w:type="dxa"/>
            </w:tcMar>
            <w:vAlign w:val="center"/>
          </w:tcPr>
          <w:p w14:paraId="2489685F"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Camara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HGm47fJD","properties":{"formattedCitation":"(Camara et al., 2022)","plainCitation":"(Camara et al., 2022)","noteIndex":0},"citationItems":[{"id":"QfOstKu6/QZdnXPDE","uris":["http://zotero.org/users/13947820/items/TAGTDVZL","http://zotero.org/users/13947820/items/DHFDFWUI"],"itemData":{"id":13796,"type":"article-journal","abstract":"INTRODUCTION: Impostor Phenomenon (IP) is the inability to internalize success and a tendency to attribute success to external causes. Social and institutional support are strategies to avoid the problem, but only partially successful. Resilience has been considered protective against mental health disorders in medical students. This study aims to investigate the association between IP and resilience in undergraduate medical students. METHODS: Using Glance Impostor Phenomenon Scale (CIPS), Connor-Davidson Resilience Scale (CD-RISC), and a socio-demographic questionnaire, we conducted a cross-sectional, quantitative study with undergraduate medical students. RESULTS: The study included 425 pre-clerkship medical students of average age of 23.03 years. The prevalence of IP was 47.76\\% (CIPS &gt;= 62 score, as recommended in prior literature.) and there were no differences among age, gender, current semester, religion. The majority student's CD-RISC score was 68.57 +/- 14.66 and there was no statistical difference in resilience scale among age, gender, religion and training semester. ``Other religions{''} group was associated with a higher resilience score when compared to ``Catholic{''} or ``Non-religious{''} students. We found an inverse correlation between the level of resilience by CD-RISC and the level of symptoms related to IP by CIPS (rho = -0.409; p-value &lt; .001). CONCLUSIONS: Findings from this study suggest that higher levels of resilience are likely protective against IP among undergraduate medical students. Furthermore, the non-inclusion of medical internship students and the cross-sectional design of this study are restraining aspects noticed within the project, suggesting the need for further studies to adjust those limitations.","archive_location":"rayyan-163486071","container-title":"JOURNAL OF MEDICAL EDUCATION AND CURRICULAR DEVELOPMENT","DOI":"10.1177/23821205221096105","ISSN":"2382-1205","title":"Relationship between Resilience and the Impostor Phenomenon among Undergraduate Medical Students","volume":"9","author":[{"family":"Camara","given":"Gisele Ferreira"},{"family":"Santiago Campos","given":"Isabele Fontenele","non-dropping-particle":"de"},{"family":"Carneiro","given":"Amanda Galdino"},{"family":"Sena Silva","given":"Ismael Nobre","non-dropping-particle":"de"},{"family":"Barros Silva","given":"Paulo Goberlanio","non-dropping-particle":"de"},{"family":"Coelho Peixoto","given":"Raquel Autran"},{"family":"Augusto","given":"Kristopherson Lustosa"},{"family":"Peixoto","given":"Arnaldo Aires"}],"accessed":{"date-parts":[["5",1,1]]},"issued":{"date-parts":[["2022"]]}}}],"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Camara et al., 2022)</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675DB5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Brazil</w:t>
            </w:r>
          </w:p>
        </w:tc>
        <w:tc>
          <w:tcPr>
            <w:tcW w:w="1915" w:type="dxa"/>
            <w:tcBorders>
              <w:top w:val="nil"/>
              <w:left w:val="nil"/>
              <w:bottom w:val="nil"/>
              <w:right w:val="nil"/>
            </w:tcBorders>
            <w:tcMar>
              <w:top w:w="-247" w:type="dxa"/>
              <w:left w:w="-247" w:type="dxa"/>
              <w:bottom w:w="-247" w:type="dxa"/>
              <w:right w:w="-247" w:type="dxa"/>
            </w:tcMar>
            <w:vAlign w:val="center"/>
          </w:tcPr>
          <w:p w14:paraId="326CF98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19AE07E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25 students, 36.2% female, 23.03 ± 5.0 years</w:t>
            </w:r>
          </w:p>
        </w:tc>
        <w:tc>
          <w:tcPr>
            <w:tcW w:w="731" w:type="dxa"/>
            <w:tcBorders>
              <w:top w:val="nil"/>
              <w:left w:val="nil"/>
              <w:bottom w:val="nil"/>
              <w:right w:val="nil"/>
            </w:tcBorders>
            <w:tcMar>
              <w:top w:w="-247" w:type="dxa"/>
              <w:left w:w="-247" w:type="dxa"/>
              <w:bottom w:w="-247" w:type="dxa"/>
              <w:right w:w="-247" w:type="dxa"/>
            </w:tcMar>
            <w:vAlign w:val="center"/>
          </w:tcPr>
          <w:p w14:paraId="44725B3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7223656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52F6721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03 (47.76)</w:t>
            </w:r>
          </w:p>
        </w:tc>
        <w:tc>
          <w:tcPr>
            <w:tcW w:w="3248" w:type="dxa"/>
            <w:tcBorders>
              <w:top w:val="nil"/>
              <w:left w:val="nil"/>
              <w:bottom w:val="nil"/>
              <w:right w:val="nil"/>
            </w:tcBorders>
            <w:tcMar>
              <w:top w:w="-247" w:type="dxa"/>
              <w:left w:w="-247" w:type="dxa"/>
              <w:bottom w:w="-247" w:type="dxa"/>
              <w:right w:w="-247" w:type="dxa"/>
            </w:tcMar>
            <w:vAlign w:val="center"/>
          </w:tcPr>
          <w:p w14:paraId="5382D8DB"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significant differences in IP by age, gender, semester, or religion. IP negatively correlated with resilience.</w:t>
            </w:r>
          </w:p>
        </w:tc>
      </w:tr>
      <w:tr w:rsidR="00F23ABD" w:rsidRPr="000324AB" w14:paraId="38C96F34" w14:textId="77777777" w:rsidTr="005B27AB">
        <w:tc>
          <w:tcPr>
            <w:tcW w:w="1787" w:type="dxa"/>
            <w:tcBorders>
              <w:top w:val="nil"/>
              <w:left w:val="nil"/>
              <w:bottom w:val="nil"/>
              <w:right w:val="nil"/>
            </w:tcBorders>
            <w:tcMar>
              <w:top w:w="0" w:type="dxa"/>
              <w:left w:w="0" w:type="dxa"/>
              <w:bottom w:w="0" w:type="dxa"/>
              <w:right w:w="0" w:type="dxa"/>
            </w:tcMar>
            <w:vAlign w:val="center"/>
          </w:tcPr>
          <w:p w14:paraId="168DA31E"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Choron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NVHfz2Iw","properties":{"formattedCitation":"(Choron et al., 2023)","plainCitation":"(Choron et al., 2023)","noteIndex":0},"citationItems":[{"id":"QfOstKu6/TJuBj6Et","uris":["http://zotero.org/users/13947820/items/3GBGI9UU","http://zotero.org/users/13947820/items/THPB7C2W"],"itemData":{"id":13885,"type":"article-journal","abstract":"Introduction: Transitioning from medical student to surgical intern is accompanied by increased responsibility, stress, and clinical burden. This environment lends itself to imposter syndrome (IS), a psychological condition grounded in self-doubt causing fear of being discovered as fraud despite adequate abilities. We hypothesized a 2-week surgical boot camp for fourth year medical students would improve confidence in technical skills/knowledge and IS. Methods: Thirty medical students matching into surgical specialties completed the boot-camp in February 2020. Presurveys/postsurveys assessed confidence levels using a 1-5 Likert scale regarding 32 technical skills and knowledge points. The Clance Impostor Phenomenon Scale (CIPS) assessed IS, where increasing scores correlate to greater IS. Results: Median (interquartile range [IQR]) subject age was 27 y (26, 28), 20 (66.7%) were male, and 21 (70%) were Caucasian. Of the 30 students, 23 (76.7%) had a break in training with a median [IQR] of 2 [1, 3] y outside of medicine. Confidence scores were significantly improved in all five assessment categories (P &lt; 0.05); however, there was no change in CIPS in median [IQR] presurveys versus postsurveys (65.5 [52, 75] versus 64 [52, 75], P = 0.70). Females had higher mean (standard deviation) pre-CIPS than males (68.4 [15.2] versus 61.6 [14.9], P = 0.02). There was no strong correlation between age and CIPS in the presurvey (Spearman Rank Correlation Coefficient [SRCC]: 0.29, P = 0.19) or postsurvey (SRCC: 0.31, P = 0.10). While subjects who worked outside of medicine had a stronger relationship with IS (SRCC: 0.37, P = 0.05), multivariable regression analysis did not reveal any significant differences. Conclusions: We advocate for surgical boot-camp training courses to improve trainee skill and confidence. As IS is not improved by boot camp, additional research is needed to identify opportunities to improve IS among surgical trainees. © 2022 Elsevier Inc.","archive_location":"rayyan-163705756","container-title":"Journal of Surgical Research","DOI":"10.1016/j.jss.2022.11.013","page":"872-878","title":"The Impact of Surgical Boot Camp on Medical Student Confidence and Imposter Syndrome","volume":"283","author":[{"family":"Choron","given":"Rachel L."},{"family":"Manzella","given":"Alexander"},{"family":"Teichman","given":"Amanda L."},{"family":"Cai","given":"Jenny"},{"family":"Schroeder","given":"Mary E."},{"family":"Yao","given":"Meizhen"},{"family":"Greenberg","given":"Patricia"}],"issued":{"date-parts":[["202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Choron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52B7639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6075038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ohort – Medical students</w:t>
            </w:r>
          </w:p>
        </w:tc>
        <w:tc>
          <w:tcPr>
            <w:tcW w:w="1998" w:type="dxa"/>
            <w:tcBorders>
              <w:top w:val="nil"/>
              <w:left w:val="nil"/>
              <w:bottom w:val="nil"/>
              <w:right w:val="nil"/>
            </w:tcBorders>
            <w:tcMar>
              <w:top w:w="-247" w:type="dxa"/>
              <w:left w:w="-247" w:type="dxa"/>
              <w:bottom w:w="-247" w:type="dxa"/>
              <w:right w:w="-247" w:type="dxa"/>
            </w:tcMar>
            <w:vAlign w:val="center"/>
          </w:tcPr>
          <w:p w14:paraId="04144FA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30 students, 0.3% female, 27 years</w:t>
            </w:r>
          </w:p>
        </w:tc>
        <w:tc>
          <w:tcPr>
            <w:tcW w:w="731" w:type="dxa"/>
            <w:tcBorders>
              <w:top w:val="nil"/>
              <w:left w:val="nil"/>
              <w:bottom w:val="nil"/>
              <w:right w:val="nil"/>
            </w:tcBorders>
            <w:tcMar>
              <w:top w:w="-247" w:type="dxa"/>
              <w:left w:w="-247" w:type="dxa"/>
              <w:bottom w:w="-247" w:type="dxa"/>
              <w:right w:w="-247" w:type="dxa"/>
            </w:tcMar>
            <w:vAlign w:val="center"/>
          </w:tcPr>
          <w:p w14:paraId="1A412AD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51162EA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5B08E31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0 (66.67)</w:t>
            </w:r>
          </w:p>
        </w:tc>
        <w:tc>
          <w:tcPr>
            <w:tcW w:w="3248" w:type="dxa"/>
            <w:tcBorders>
              <w:top w:val="nil"/>
              <w:left w:val="nil"/>
              <w:bottom w:val="nil"/>
              <w:right w:val="nil"/>
            </w:tcBorders>
            <w:tcMar>
              <w:top w:w="-247" w:type="dxa"/>
              <w:left w:w="-247" w:type="dxa"/>
              <w:bottom w:w="-247" w:type="dxa"/>
              <w:right w:w="-247" w:type="dxa"/>
            </w:tcMar>
            <w:vAlign w:val="center"/>
          </w:tcPr>
          <w:p w14:paraId="7EFC86B9"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significant difference in IP by race or breaks in training. IP positively correlated with longer periods working outside medicine.</w:t>
            </w:r>
          </w:p>
        </w:tc>
      </w:tr>
      <w:tr w:rsidR="00F23ABD" w:rsidRPr="000324AB" w14:paraId="08C72231" w14:textId="77777777" w:rsidTr="005B27AB">
        <w:tc>
          <w:tcPr>
            <w:tcW w:w="1787" w:type="dxa"/>
            <w:tcBorders>
              <w:top w:val="nil"/>
              <w:left w:val="nil"/>
              <w:bottom w:val="nil"/>
              <w:right w:val="nil"/>
            </w:tcBorders>
            <w:tcMar>
              <w:top w:w="0" w:type="dxa"/>
              <w:left w:w="0" w:type="dxa"/>
              <w:bottom w:w="0" w:type="dxa"/>
              <w:right w:w="0" w:type="dxa"/>
            </w:tcMar>
            <w:vAlign w:val="center"/>
          </w:tcPr>
          <w:p w14:paraId="22BBEB72"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Clark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0L0Ce04n","properties":{"formattedCitation":"(Clark et al., 2024)","plainCitation":"(Clark et al., 2024)","noteIndex":0},"citationItems":[{"id":"QfOstKu6/NzgdaCZr","uris":["http://zotero.org/users/13947820/items/JMLP5JMR","http://zotero.org/users/13947820/items/9G4ET79X"],"itemData":{"id":13793,"type":"article-journal","abstract":"Background: Transitioning within medical school to new duties, roles and challenges represents a significant change in responsibility. Medical students may experience the imposter phenomenon, fearing exposure as a ``fraud{''}. Identifying when imposterism could peak during training, the student's historical social determinants and personal history that can lead to the overall imposter syndrome is very important, because during medical school, student wellness and professional identity typically decrease. This study aims to characterize the imposter phenomenon in medical students at a single institution as they transition from one academic year to the next. Methods: This study is a cross-sectional observational design. We constructed a 30-item survey using the Clance Imposterism Scale and selected demographic characteristics. Indicators of interest include: environment of upbringing, education, socioeconomic status, and race/ ethnicity. We analyzed the data using Pearson's Chi-Square and Fisher Exact tests, and a two-tailed Type I error of less than 5\\% to assess statistical significance. Results: Out of 387 students, we received 89 responses, resulting in a 23\\% response rate. Fourth-year medical students reported experiencing feelings of imposterism more frequently or intensely than students in the first three years. Females had frequent/intense levels of imposterism more than males or non-conforming individuals. More than 75\\% of individuals raised in rural areas experienced frequent to intense imposterism compared to those raised in suburban or urban environments. Completing an undergraduate degree with dedicated mentoring from physicians did not ameliorate feelings of not belonging. Conclusion: We characterized medical students by cohort to identify points of intervention. Our findings highlight the importance of addressing the imposter phenomenon, especially in environments like medical school, where the expectations to excel are intense. Recognizing that certain groups, such as females, underrepresented minorities, and first-generation college students, may be more susceptible to these feelings of inadequacy is an important step toward providing support and resources tailored to meet their needs.","archive_location":"rayyan-163486077","container-title":"EDUCATION FOR HEALTH","DOI":"10.62694/efh.2024.148","ISSN":"1357-6283","issue":"4","page":"335-343","title":"I'm in! So why don't I fit in? A cross-sectional exploration of imposterism within medical school cohorts","volume":"37","author":[{"family":"Clark","given":"Chantel"},{"family":"Clithero-Eridon","given":"Amy"},{"family":"Crandall","given":"Cameron"},{"family":"Ballejos","given":"Marlene"}],"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Clark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1E4427D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37B847A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33A0C90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89 students, 64.0% female, NA mean age</w:t>
            </w:r>
          </w:p>
        </w:tc>
        <w:tc>
          <w:tcPr>
            <w:tcW w:w="731" w:type="dxa"/>
            <w:tcBorders>
              <w:top w:val="nil"/>
              <w:left w:val="nil"/>
              <w:bottom w:val="nil"/>
              <w:right w:val="nil"/>
            </w:tcBorders>
            <w:tcMar>
              <w:top w:w="-247" w:type="dxa"/>
              <w:left w:w="-247" w:type="dxa"/>
              <w:bottom w:w="-247" w:type="dxa"/>
              <w:right w:w="-247" w:type="dxa"/>
            </w:tcMar>
            <w:vAlign w:val="center"/>
          </w:tcPr>
          <w:p w14:paraId="3A4BD2D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09E4C47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w:t>
            </w:r>
          </w:p>
        </w:tc>
        <w:tc>
          <w:tcPr>
            <w:tcW w:w="1332" w:type="dxa"/>
            <w:tcBorders>
              <w:top w:val="nil"/>
              <w:left w:val="nil"/>
              <w:bottom w:val="nil"/>
              <w:right w:val="nil"/>
            </w:tcBorders>
            <w:tcMar>
              <w:top w:w="-247" w:type="dxa"/>
              <w:left w:w="-247" w:type="dxa"/>
              <w:bottom w:w="-247" w:type="dxa"/>
              <w:right w:w="-247" w:type="dxa"/>
            </w:tcMar>
            <w:vAlign w:val="center"/>
          </w:tcPr>
          <w:p w14:paraId="2852102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1 (57.3)</w:t>
            </w:r>
          </w:p>
        </w:tc>
        <w:tc>
          <w:tcPr>
            <w:tcW w:w="3248" w:type="dxa"/>
            <w:tcBorders>
              <w:top w:val="nil"/>
              <w:left w:val="nil"/>
              <w:bottom w:val="nil"/>
              <w:right w:val="nil"/>
            </w:tcBorders>
            <w:tcMar>
              <w:top w:w="-247" w:type="dxa"/>
              <w:left w:w="-247" w:type="dxa"/>
              <w:bottom w:w="-247" w:type="dxa"/>
              <w:right w:w="-247" w:type="dxa"/>
            </w:tcMar>
            <w:vAlign w:val="center"/>
          </w:tcPr>
          <w:p w14:paraId="6F436D5B"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among females, fourth-year students, first-generation college students, and students from rural backgrounds.</w:t>
            </w:r>
          </w:p>
        </w:tc>
      </w:tr>
      <w:tr w:rsidR="00F23ABD" w:rsidRPr="000324AB" w14:paraId="50E279BF" w14:textId="77777777" w:rsidTr="005B27AB">
        <w:tc>
          <w:tcPr>
            <w:tcW w:w="1787" w:type="dxa"/>
            <w:tcBorders>
              <w:top w:val="nil"/>
              <w:left w:val="nil"/>
              <w:bottom w:val="nil"/>
              <w:right w:val="nil"/>
            </w:tcBorders>
            <w:tcMar>
              <w:top w:w="0" w:type="dxa"/>
              <w:left w:w="0" w:type="dxa"/>
              <w:bottom w:w="0" w:type="dxa"/>
              <w:right w:w="0" w:type="dxa"/>
            </w:tcMar>
            <w:vAlign w:val="center"/>
          </w:tcPr>
          <w:p w14:paraId="5A775517"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De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vga1zf4c","properties":{"formattedCitation":"(De et al., 2024)","plainCitation":"(De et al., 2024)","noteIndex":0},"citationItems":[{"id":"QfOstKu6/QLwHoqnJ","uris":["http://zotero.org/users/13947820/items/PFAJXM84","http://zotero.org/users/13947820/items/HZYGIYJE"],"itemData":{"id":13831,"type":"article-journal","container-title":"Asian Journal of Medical Sciences","issue":"4","page":"99-106","source":"Google Scholar","title":"Prevalence of imposter phenomenon and its correlates among undergraduate medical students of a government medical college, West Bengal, India","volume":"15","author":[{"family":"De","given":"Maumita"},{"family":"Bhattacharya","given":"Saikat"},{"family":"Mukherjee","given":"Diptanshu"},{"family":"Acharya","given":"Rudraprasad"},{"family":"Mondal","given":"Soumitra"}],"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De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2F08426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India</w:t>
            </w:r>
          </w:p>
        </w:tc>
        <w:tc>
          <w:tcPr>
            <w:tcW w:w="1915" w:type="dxa"/>
            <w:tcBorders>
              <w:top w:val="nil"/>
              <w:left w:val="nil"/>
              <w:bottom w:val="nil"/>
              <w:right w:val="nil"/>
            </w:tcBorders>
            <w:tcMar>
              <w:top w:w="-247" w:type="dxa"/>
              <w:left w:w="-247" w:type="dxa"/>
              <w:bottom w:w="-247" w:type="dxa"/>
              <w:right w:w="-247" w:type="dxa"/>
            </w:tcMar>
            <w:vAlign w:val="center"/>
          </w:tcPr>
          <w:p w14:paraId="6AE8243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6C3023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30 students, 42.3% female, NA mean age</w:t>
            </w:r>
          </w:p>
        </w:tc>
        <w:tc>
          <w:tcPr>
            <w:tcW w:w="731" w:type="dxa"/>
            <w:tcBorders>
              <w:top w:val="nil"/>
              <w:left w:val="nil"/>
              <w:bottom w:val="nil"/>
              <w:right w:val="nil"/>
            </w:tcBorders>
            <w:tcMar>
              <w:top w:w="-247" w:type="dxa"/>
              <w:left w:w="-247" w:type="dxa"/>
              <w:bottom w:w="-247" w:type="dxa"/>
              <w:right w:w="-247" w:type="dxa"/>
            </w:tcMar>
            <w:vAlign w:val="center"/>
          </w:tcPr>
          <w:p w14:paraId="6237D6F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133E67F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5C267AD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3 (48.5)</w:t>
            </w:r>
          </w:p>
        </w:tc>
        <w:tc>
          <w:tcPr>
            <w:tcW w:w="3248" w:type="dxa"/>
            <w:tcBorders>
              <w:top w:val="nil"/>
              <w:left w:val="nil"/>
              <w:bottom w:val="nil"/>
              <w:right w:val="nil"/>
            </w:tcBorders>
            <w:tcMar>
              <w:top w:w="-247" w:type="dxa"/>
              <w:left w:w="-247" w:type="dxa"/>
              <w:bottom w:w="-247" w:type="dxa"/>
              <w:right w:w="-247" w:type="dxa"/>
            </w:tcMar>
            <w:vAlign w:val="center"/>
          </w:tcPr>
          <w:p w14:paraId="4B427DD7"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IP positively correlated with sleeping more than 56 hours per week, good academic performance, middle-class background, family psychiatric history, chronic medication use, and being in the second semester.</w:t>
            </w:r>
          </w:p>
        </w:tc>
      </w:tr>
      <w:tr w:rsidR="00F23ABD" w:rsidRPr="000324AB" w14:paraId="47DD453C" w14:textId="77777777" w:rsidTr="005B27AB">
        <w:tc>
          <w:tcPr>
            <w:tcW w:w="1787" w:type="dxa"/>
            <w:tcBorders>
              <w:top w:val="nil"/>
              <w:left w:val="nil"/>
              <w:bottom w:val="nil"/>
              <w:right w:val="nil"/>
            </w:tcBorders>
            <w:tcMar>
              <w:top w:w="0" w:type="dxa"/>
              <w:left w:w="0" w:type="dxa"/>
              <w:bottom w:w="0" w:type="dxa"/>
              <w:right w:w="0" w:type="dxa"/>
            </w:tcMar>
            <w:vAlign w:val="center"/>
          </w:tcPr>
          <w:p w14:paraId="1B6569A8"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Diaconescu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6MDujYNB","properties":{"formattedCitation":"(Diaconescu et al., 2024)","plainCitation":"(Diaconescu et al., 2024)","noteIndex":0},"citationItems":[{"id":"QfOstKu6/SLfHQB94","uris":["http://zotero.org/users/13947820/items/85WFLKR5","http://zotero.org/users/13947820/items/DKBZJPQD","http://zotero.org/users/13947820/items/JBQV7LZG"],"itemData":{"id":13897,"type":"article-journal","abstract":"Stress exposure can take a toll on the adjustment of young individuals, including students. The aim of this study was to investigate the impact of burnout and impostor syndrome (IS) on self-esteem and academic performance in medical students. The participants were 331 undergraduate medical students (102 men, 229 women; 89.7% native, 12,1% international; mean age = 21.18, SD = 2.338). The study instruments included the Copenhagen Burnout Inventory for Students (CBI-S), Clance Impostor Phenomenon Scale (CIPS), and Rosenberg’s Self-Esteem Scale, while academic performance (AP) was reported as received GPA (objective AP) and expected GPA (subjective AP). The statistical analysis comprised independent t-tests, MANOVA, ANOVA, and correlational and mediational analyses. The results showed that native students had lower self-esteem and higher scores of personal burnout and IS. Irrespective of cultural differences, women scored higher than men in IS and in personal burnout, while men had higher self-esteem than women. Burnout and IS were correlated with a decrease in self-esteem (adj. R2 = 0.531) in the overall sample, whereas in native students, IS was correlated with a difference between subjective and objective self-assessments of AP (adj. R2 = 0.027). Burnout and impostor syndrome, despite not directly impacting academic performance, may significantly influence self-esteem, making them a target for preventive or interventional measures. © 2024 by the authors.","archive_location":"rayyan-163705729","container-title":"Education Sciences","DOI":"10.3390/educsci14121318","issue":"12","title":"The Predictive Value of Burnout and Impostor Syndrome on Medical Students’ Self-Esteem and Academic Performance: A Cross-Sectional Study","URL":"https://www.scopus.com/inward/record.uri?eid=2-s2.0-85213439176&amp;doi=10.3390%2feducsci14121318&amp;partnerID=40&amp;md5=9eccd9c0bc587cac652c59ecf03ca867","volume":"14","author":[{"family":"Diaconescu","given":"Liliana Veronica"},{"family":"Mihăilescu","given":"Alexandra Ioana"},{"family":"Stoian-Bălăşoiu","given":"Ioana Ruxandra"},{"family":"Cosma","given":"Andreea-Narcisa"},{"family":"Drakou","given":"Aikaterini"},{"family":"Popa-Velea","given":"Ovidiu"}],"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Diaconescu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1C9320A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Romania</w:t>
            </w:r>
          </w:p>
        </w:tc>
        <w:tc>
          <w:tcPr>
            <w:tcW w:w="1915" w:type="dxa"/>
            <w:tcBorders>
              <w:top w:val="nil"/>
              <w:left w:val="nil"/>
              <w:bottom w:val="nil"/>
              <w:right w:val="nil"/>
            </w:tcBorders>
            <w:tcMar>
              <w:top w:w="-247" w:type="dxa"/>
              <w:left w:w="-247" w:type="dxa"/>
              <w:bottom w:w="-247" w:type="dxa"/>
              <w:right w:w="-247" w:type="dxa"/>
            </w:tcMar>
            <w:vAlign w:val="center"/>
          </w:tcPr>
          <w:p w14:paraId="5357AF1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5E4965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331 students, 69.2% female, 21.18 years</w:t>
            </w:r>
          </w:p>
        </w:tc>
        <w:tc>
          <w:tcPr>
            <w:tcW w:w="731" w:type="dxa"/>
            <w:tcBorders>
              <w:top w:val="nil"/>
              <w:left w:val="nil"/>
              <w:bottom w:val="nil"/>
              <w:right w:val="nil"/>
            </w:tcBorders>
            <w:tcMar>
              <w:top w:w="-247" w:type="dxa"/>
              <w:left w:w="-247" w:type="dxa"/>
              <w:bottom w:w="-247" w:type="dxa"/>
              <w:right w:w="-247" w:type="dxa"/>
            </w:tcMar>
            <w:vAlign w:val="center"/>
          </w:tcPr>
          <w:p w14:paraId="0D69508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1C43A76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8</w:t>
            </w:r>
          </w:p>
        </w:tc>
        <w:tc>
          <w:tcPr>
            <w:tcW w:w="1332" w:type="dxa"/>
            <w:tcBorders>
              <w:top w:val="nil"/>
              <w:left w:val="nil"/>
              <w:bottom w:val="nil"/>
              <w:right w:val="nil"/>
            </w:tcBorders>
            <w:tcMar>
              <w:top w:w="-247" w:type="dxa"/>
              <w:left w:w="-247" w:type="dxa"/>
              <w:bottom w:w="-247" w:type="dxa"/>
              <w:right w:w="-247" w:type="dxa"/>
            </w:tcMar>
            <w:vAlign w:val="center"/>
          </w:tcPr>
          <w:p w14:paraId="6A7A227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05 (61.93)</w:t>
            </w:r>
          </w:p>
        </w:tc>
        <w:tc>
          <w:tcPr>
            <w:tcW w:w="3248" w:type="dxa"/>
            <w:tcBorders>
              <w:top w:val="nil"/>
              <w:left w:val="nil"/>
              <w:bottom w:val="nil"/>
              <w:right w:val="nil"/>
            </w:tcBorders>
            <w:tcMar>
              <w:top w:w="-247" w:type="dxa"/>
              <w:left w:w="-247" w:type="dxa"/>
              <w:bottom w:w="-247" w:type="dxa"/>
              <w:right w:w="-247" w:type="dxa"/>
            </w:tcMar>
            <w:vAlign w:val="center"/>
          </w:tcPr>
          <w:p w14:paraId="6A89E9DA"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negatively associated with self-esteem. Marginally significant impact of IP on academic performance.</w:t>
            </w:r>
          </w:p>
        </w:tc>
      </w:tr>
      <w:tr w:rsidR="00F23ABD" w:rsidRPr="000324AB" w14:paraId="0D45668E" w14:textId="77777777" w:rsidTr="005B27AB">
        <w:tc>
          <w:tcPr>
            <w:tcW w:w="1787" w:type="dxa"/>
            <w:tcBorders>
              <w:top w:val="nil"/>
              <w:left w:val="nil"/>
              <w:bottom w:val="nil"/>
              <w:right w:val="nil"/>
            </w:tcBorders>
            <w:tcMar>
              <w:top w:w="0" w:type="dxa"/>
              <w:left w:w="0" w:type="dxa"/>
              <w:bottom w:w="0" w:type="dxa"/>
              <w:right w:w="0" w:type="dxa"/>
            </w:tcMar>
            <w:vAlign w:val="center"/>
          </w:tcPr>
          <w:p w14:paraId="0EB5DE00"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El-Setouhy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PiP31Gx6","properties":{"formattedCitation":"(El-Setouhy et al., 2024)","plainCitation":"(El-Setouhy et al., 2024)","noteIndex":0},"citationItems":[{"id":"QfOstKu6/gdjoZvOs","uris":["http://zotero.org/users/13947820/items/8YII8SKZ","http://zotero.org/users/13947820/items/ZJ23AJGF","http://zotero.org/users/13947820/items/VDQBF73G"],"itemData":{"id":13900,"type":"article-journal","abstract":"Imposter syndrome (IS) and low self-esteem (SE) are common issues affecting medical students that can impact their well-being and development. This study aimed to assess the prevalence and factors associated with IS and SE among medical students at Jazan University, Saudi Arabia. In this cross-sectional study, 523 medical students in years 2–6 at Jazan University, Saudi Arabia, completed validated questionnaires on IS (Young Imposter Scale) and SE (Rosenberg Self-Esteem Scale). Sociodemographic factors were also collected. Descriptive statistics and logistic regression analyses were used to analyze IS and SE prevalence and correlates. Five hundred twenty-three students with a mean age of 22.09 ± 1.933 participated. The prevalence of low SE and positive IS was 17.6% and 24.3%, respectively. IS and SE had a significant negative correlation (p&lt;0.001). Several sociodemographic factors were associated with increased IS, including 2nd and 4th-year students, forced study choice, and a grade point average (GPA) of 3.0–3.49 (P&lt;0.05). Paternal education beyond high school was associated with lower IS (P&lt;0.05). Logistic regression analyses confirmed that 2nd-year students had a 3.88 times higher odds ratio (OR) (95% confidence interval (CI); 2.19–6.88), and 4th-year students had a 2.37 times higher OR (95% CI; 1.40–4.02) of IS than other years. For SE, advanced academic years, forced study choice, 7+ hours of sleep, and a GPA above 3.5 were associated with higher levels (P&lt;0.05). Negative self-appraisals were associated with lower SE, while positive attitudes were associated with higher SE (P&lt;0.05). Our study reveals that IS and low SE are prevalent among Jazan University, Saudi Arabia, medical students. Therefore, intervention courses that address these issues in medical education at Jazan University, Saudi Arabia, may be necessary to support medical students’ well-being and academic success. © 2024 El-Setouhy et al. This is an open access article distributed under the terms of the Creative Commons Attribution License, which permits unrestricted use, distribution, and reproduction in any medium, provided the original author and source are credited.","archive_location":"rayyan-163705722","container-title":"PLoS ONE","DOI":"10.1371/journal.pone.0303445","issue":"5","title":"Prevalence and correlates of imposter syndrome and self-esteem among medical students at Jazan University, Saudi Arabia: A cross-sectional study","URL":"https://www.scopus.com/inward/record.uri?eid=2-s2.0-85192854960&amp;doi=10.1371%2fjournal.pone.0303445&amp;partnerID=40&amp;md5=673db49bf3867ed36cfec992ba97b7b9","volume":"19","author":[{"family":"El-Setouhy","given":"Maged"},{"family":"Makeen","given":"Anwar M."},{"family":"Alqassim","given":"Ahmad Y."},{"family":"Jahlan","given":"Riyadh A."},{"family":"Hakami","given":"Malik I."},{"family":"Hakami","given":"Hussam T."},{"family":"Mahzari","given":"Ibrahim M."},{"family":"Thubab","given":"Hussam Aldeen A."},{"family":"Haroobi","given":"Khalid Y."},{"family":"Alaraj","given":"Hassan A."},{"family":"El-Hariri","given":"Hazem M."}],"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El-Setouhy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7212594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Saudi Arabia</w:t>
            </w:r>
          </w:p>
        </w:tc>
        <w:tc>
          <w:tcPr>
            <w:tcW w:w="1915" w:type="dxa"/>
            <w:tcBorders>
              <w:top w:val="nil"/>
              <w:left w:val="nil"/>
              <w:bottom w:val="nil"/>
              <w:right w:val="nil"/>
            </w:tcBorders>
            <w:tcMar>
              <w:top w:w="-247" w:type="dxa"/>
              <w:left w:w="-247" w:type="dxa"/>
              <w:bottom w:w="-247" w:type="dxa"/>
              <w:right w:w="-247" w:type="dxa"/>
            </w:tcMar>
            <w:vAlign w:val="center"/>
          </w:tcPr>
          <w:p w14:paraId="44F6CF6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4B7EA21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23 students, 41.3% female, 22.1 ± 1.9 years</w:t>
            </w:r>
          </w:p>
        </w:tc>
        <w:tc>
          <w:tcPr>
            <w:tcW w:w="731" w:type="dxa"/>
            <w:tcBorders>
              <w:top w:val="nil"/>
              <w:left w:val="nil"/>
              <w:bottom w:val="nil"/>
              <w:right w:val="nil"/>
            </w:tcBorders>
            <w:tcMar>
              <w:top w:w="-247" w:type="dxa"/>
              <w:left w:w="-247" w:type="dxa"/>
              <w:bottom w:w="-247" w:type="dxa"/>
              <w:right w:w="-247" w:type="dxa"/>
            </w:tcMar>
            <w:vAlign w:val="center"/>
          </w:tcPr>
          <w:p w14:paraId="541C3A3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YIS</w:t>
            </w:r>
          </w:p>
        </w:tc>
        <w:tc>
          <w:tcPr>
            <w:tcW w:w="894" w:type="dxa"/>
            <w:tcBorders>
              <w:top w:val="nil"/>
              <w:left w:val="nil"/>
              <w:bottom w:val="nil"/>
              <w:right w:val="nil"/>
            </w:tcBorders>
            <w:tcMar>
              <w:top w:w="-247" w:type="dxa"/>
              <w:left w:w="-247" w:type="dxa"/>
              <w:bottom w:w="-247" w:type="dxa"/>
              <w:right w:w="-247" w:type="dxa"/>
            </w:tcMar>
            <w:vAlign w:val="center"/>
          </w:tcPr>
          <w:p w14:paraId="59F3551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6713EA6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27 (24.3)</w:t>
            </w:r>
          </w:p>
        </w:tc>
        <w:tc>
          <w:tcPr>
            <w:tcW w:w="3248" w:type="dxa"/>
            <w:tcBorders>
              <w:top w:val="nil"/>
              <w:left w:val="nil"/>
              <w:bottom w:val="nil"/>
              <w:right w:val="nil"/>
            </w:tcBorders>
            <w:tcMar>
              <w:top w:w="-247" w:type="dxa"/>
              <w:left w:w="-247" w:type="dxa"/>
              <w:bottom w:w="-247" w:type="dxa"/>
              <w:right w:w="-247" w:type="dxa"/>
            </w:tcMar>
            <w:vAlign w:val="center"/>
          </w:tcPr>
          <w:p w14:paraId="02157C12"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positively correlated with being in the second academic year, the reason for choosing medicine, hours of sleep, and GPA. Negatively correlated with self-esteem. No association with gender, monthly family income, parental education level, or BMI.</w:t>
            </w:r>
          </w:p>
        </w:tc>
      </w:tr>
      <w:tr w:rsidR="00F23ABD" w:rsidRPr="000324AB" w14:paraId="5FCACD9C" w14:textId="77777777" w:rsidTr="005B27AB">
        <w:tc>
          <w:tcPr>
            <w:tcW w:w="1787" w:type="dxa"/>
            <w:tcBorders>
              <w:top w:val="nil"/>
              <w:left w:val="nil"/>
              <w:bottom w:val="nil"/>
              <w:right w:val="nil"/>
            </w:tcBorders>
            <w:tcMar>
              <w:top w:w="0" w:type="dxa"/>
              <w:left w:w="0" w:type="dxa"/>
              <w:bottom w:w="0" w:type="dxa"/>
              <w:right w:w="0" w:type="dxa"/>
            </w:tcMar>
            <w:vAlign w:val="center"/>
          </w:tcPr>
          <w:p w14:paraId="3A7C08EA"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Elnaggar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2JIgpLjn","properties":{"formattedCitation":"(Elnaggar et al., 2023)","plainCitation":"(Elnaggar et al., 2023)","noteIndex":0},"citationItems":[{"id":"QfOstKu6/D24akP3l","uris":["http://zotero.org/users/13947820/items/HKWAWCZB","http://zotero.org/users/13947820/items/HYFF6CC5","http://zotero.org/users/13947820/items/SHC3BANH"],"itemData":{"id":13906,"type":"article-journal","abstract":"Background and aim: The impostor phenomenon (IP) was defined in 1978 as an ``internal feeling of intellectual phoniness felt by people with outstanding academic and professional achievements.{''} This study aims to estimate the prevalence and predictors of IP among medical students. Methods: A cross-sectional study was conducted from November 2022 to May 2023. A total of 200 medical students from years one to five participated in the survey; the response rate was 82.5\\% (165). A stratified random sampling technique was used to select groups of male and female Jouf University medical students from the 1st, 2nd, 3rd, 4th, and 5th batches of the 2022 to 2023 academic year. An e-mail with a self-administered questionnaire comprising the Clance IP scale and a consent form was sent to all participants. The identities of the students were kept anonymous to eliminate response bias. Participation was voluntary. Data were presented in terms of numbers and percentages; a chi-square test was used to compare categorical variables; and multivariable analysis was used to determine predictors of IP using SPSS Statistics version 20 (IBM Corp., Armonk, NY, USA). Results: A total of 165 students responded to the questionnaire, with a response rate of 82.531\\%; 47.30\\% were males, and 86 (52.10\\%) were females. The findings indicate that 12 (7.3\\%), 83 (50.30\\%), 59 (35.80\\%), and 11 (6.70\\%) medical students, respectively, suffered from few, moderate, frequent, and intense imposter features. Results also showed that 13 (56.50\\%) first-year students suffered from moderate IP experiences, and 10 (43.50\\%) had frequent IP experiences. It was observed that for students in the first year, the academic performance represented by a student's grade point average (GPA), monthly family income, father's educational level, mother's educational level, and marital status are predictors of impostor experience. Conclusion: The study's findings show that impostor syndrome is a common problem among medical students and that being in the first year of medical school can increase the incidence of suffering from it. The problem-based learning system in medical school can contribute to impostor syndrome among medical students. Both low-achieving and high-achieving students suffer from impostorism.","archive_location":"rayyan-163486076","container-title":"CUREUS JOURNAL OF MEDICAL SCIENCE","DOI":"10.7759/cureus.48866","issue":"11","title":"Prevalence and Predictor of Impostor Phenomenon Among Medical Students at Jouf University, Saudi Arabia","volume":"15","author":[{"family":"Elnaggar","given":"Marwa"},{"family":"Alanazi","given":"Taif"},{"family":"Alsayer","given":"Norah A."},{"family":"Alrawili","given":"Maram"},{"family":"Alanazi","given":"Rahaf"},{"family":"Alghamdi","given":"Ranyah"},{"family":"Alrwili","given":"Roond"}],"accessed":{"date-parts":[["11",1,1]]},"issued":{"date-parts":[["202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Elnaggar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36ED3B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Saudi Arabia</w:t>
            </w:r>
          </w:p>
        </w:tc>
        <w:tc>
          <w:tcPr>
            <w:tcW w:w="1915" w:type="dxa"/>
            <w:tcBorders>
              <w:top w:val="nil"/>
              <w:left w:val="nil"/>
              <w:bottom w:val="nil"/>
              <w:right w:val="nil"/>
            </w:tcBorders>
            <w:tcMar>
              <w:top w:w="-247" w:type="dxa"/>
              <w:left w:w="-247" w:type="dxa"/>
              <w:bottom w:w="-247" w:type="dxa"/>
              <w:right w:w="-247" w:type="dxa"/>
            </w:tcMar>
            <w:vAlign w:val="center"/>
          </w:tcPr>
          <w:p w14:paraId="0DBDC2F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43EC63C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65 students, 52.1% female, NA mean age</w:t>
            </w:r>
          </w:p>
        </w:tc>
        <w:tc>
          <w:tcPr>
            <w:tcW w:w="731" w:type="dxa"/>
            <w:tcBorders>
              <w:top w:val="nil"/>
              <w:left w:val="nil"/>
              <w:bottom w:val="nil"/>
              <w:right w:val="nil"/>
            </w:tcBorders>
            <w:tcMar>
              <w:top w:w="-247" w:type="dxa"/>
              <w:left w:w="-247" w:type="dxa"/>
              <w:bottom w:w="-247" w:type="dxa"/>
              <w:right w:w="-247" w:type="dxa"/>
            </w:tcMar>
            <w:vAlign w:val="center"/>
          </w:tcPr>
          <w:p w14:paraId="5EBBB28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61BD204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2F8C8DA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0 (42.42)</w:t>
            </w:r>
          </w:p>
        </w:tc>
        <w:tc>
          <w:tcPr>
            <w:tcW w:w="3248" w:type="dxa"/>
            <w:tcBorders>
              <w:top w:val="nil"/>
              <w:left w:val="nil"/>
              <w:bottom w:val="nil"/>
              <w:right w:val="nil"/>
            </w:tcBorders>
            <w:tcMar>
              <w:top w:w="-247" w:type="dxa"/>
              <w:left w:w="-247" w:type="dxa"/>
              <w:bottom w:w="-247" w:type="dxa"/>
              <w:right w:w="-247" w:type="dxa"/>
            </w:tcMar>
            <w:vAlign w:val="center"/>
          </w:tcPr>
          <w:p w14:paraId="3E23002F"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difference in IP by gender or academic phase. Positively correlated with a GPA &lt;3.</w:t>
            </w:r>
          </w:p>
        </w:tc>
      </w:tr>
      <w:tr w:rsidR="00F23ABD" w:rsidRPr="000324AB" w14:paraId="4E45DF5C" w14:textId="77777777" w:rsidTr="005B27AB">
        <w:tc>
          <w:tcPr>
            <w:tcW w:w="1787" w:type="dxa"/>
            <w:tcBorders>
              <w:top w:val="nil"/>
              <w:left w:val="nil"/>
              <w:bottom w:val="nil"/>
              <w:right w:val="nil"/>
            </w:tcBorders>
            <w:tcMar>
              <w:top w:w="0" w:type="dxa"/>
              <w:left w:w="0" w:type="dxa"/>
              <w:bottom w:w="0" w:type="dxa"/>
              <w:right w:w="0" w:type="dxa"/>
            </w:tcMar>
            <w:vAlign w:val="center"/>
          </w:tcPr>
          <w:p w14:paraId="023EBEE7"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Franchi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5pgvAGes","properties":{"formattedCitation":"(Franchi &amp; Russell-Sewell, 2023)","plainCitation":"(Franchi &amp; Russell-Sewell, 2023)","noteIndex":0},"citationItems":[{"id":"QfOstKu6/Kbt4YLuT","uris":["http://zotero.org/users/13947820/items/4M5BCUX8","http://zotero.org/users/13947820/items/SBEWQQ3U","http://zotero.org/users/13947820/items/ZRY33RG7"],"itemData":{"id":13864,"type":"article-journal","abstract":"People who experience the impostor phenomenon have intense thoughts of fraudulence regarding their intellect or professional activities. This perception of illegitimacy leads sufferers to believe that success in their lives is attributable to some form of error. Despite the phenomenon having been thoroughly researched in a plethora of professional and educational environments, there remains a relative lack of insight into the impostor phenomenon amongst medical students. This research aimed to better understand the relationship between medical students and the impostor phenomenon, and subsequently to investigate whether their coexistence is precipitated and perpetuated by the educational environment. A cross-sectional study of medical students was conducted using a pragmatist approach, integrating quantitative and qualitative data, via a questionnaire, focus groups and interviews. The main quantitative measure used was the validated Clance Impostor Phenomenon Scale (CIPS), where higher scores indicate more marked impostor experiences. A total of 191 questionnaire responses were received, and 19 students attended a focus group or interview. The average CIPS score for the cohort was 65.81 ± 13.72, indicating that the average student had “frequent” impostor experiences. Of note, 65.4% of students were classed as having “clinically significant” impostor experiences and females scored 9.15 points higher than males on average (p &lt; 0.0001). Examination rankings were frequently cited as a major contributing factor to students’ impostor feelings, and data revealed an increase of 1.12 points per decile that a student drops down the rankings (p &lt; 0.05). Students’ quotes were used extensively to underpin the quantitative data presented and offer an authentic insight into their experiences. This study provides new insights and contributes to our understanding of the impostor phenomenon amongst medical students, and eight recommendations for practice are presented, which are intended to provide medical schools with opportunities for pedagogical innovation. © 2022, The Author(s).","archive_location":"rayyan-163705869","container-title":"Medical Science Educator","DOI":"10.1007/s40670-022-01675-x","issue":"1","page":"27-38","title":"Medical Students and the Impostor Phenomenon: A Coexistence Precipitated and Perpetuated by the Educational Environment?","volume":"33","author":[{"family":"Franchi","given":"Thomas"},{"family":"Russell-Sewell","given":"Nigel"}],"issued":{"date-parts":[["202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Franchi &amp; Russell-Sewel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3C2E669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K</w:t>
            </w:r>
          </w:p>
        </w:tc>
        <w:tc>
          <w:tcPr>
            <w:tcW w:w="1915" w:type="dxa"/>
            <w:tcBorders>
              <w:top w:val="nil"/>
              <w:left w:val="nil"/>
              <w:bottom w:val="nil"/>
              <w:right w:val="nil"/>
            </w:tcBorders>
            <w:tcMar>
              <w:top w:w="-247" w:type="dxa"/>
              <w:left w:w="-247" w:type="dxa"/>
              <w:bottom w:w="-247" w:type="dxa"/>
              <w:right w:w="-247" w:type="dxa"/>
            </w:tcMar>
            <w:vAlign w:val="center"/>
          </w:tcPr>
          <w:p w14:paraId="5B23151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BEDCAF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91 students, 71.2% female, 21.10 ± 2.64 years</w:t>
            </w:r>
          </w:p>
        </w:tc>
        <w:tc>
          <w:tcPr>
            <w:tcW w:w="731" w:type="dxa"/>
            <w:tcBorders>
              <w:top w:val="nil"/>
              <w:left w:val="nil"/>
              <w:bottom w:val="nil"/>
              <w:right w:val="nil"/>
            </w:tcBorders>
            <w:tcMar>
              <w:top w:w="-247" w:type="dxa"/>
              <w:left w:w="-247" w:type="dxa"/>
              <w:bottom w:w="-247" w:type="dxa"/>
              <w:right w:w="-247" w:type="dxa"/>
            </w:tcMar>
            <w:vAlign w:val="center"/>
          </w:tcPr>
          <w:p w14:paraId="1C90EA0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7E6F0F7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05B245C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25(65.4)</w:t>
            </w:r>
          </w:p>
        </w:tc>
        <w:tc>
          <w:tcPr>
            <w:tcW w:w="3248" w:type="dxa"/>
            <w:tcBorders>
              <w:top w:val="nil"/>
              <w:left w:val="nil"/>
              <w:bottom w:val="nil"/>
              <w:right w:val="nil"/>
            </w:tcBorders>
            <w:tcMar>
              <w:top w:w="-247" w:type="dxa"/>
              <w:left w:w="-247" w:type="dxa"/>
              <w:bottom w:w="-247" w:type="dxa"/>
              <w:right w:w="-247" w:type="dxa"/>
            </w:tcMar>
            <w:vAlign w:val="center"/>
          </w:tcPr>
          <w:p w14:paraId="232B46BF"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with severity positively correlated with self-criticism, fear of failure, and perfectionism.</w:t>
            </w:r>
          </w:p>
        </w:tc>
      </w:tr>
      <w:tr w:rsidR="00F23ABD" w:rsidRPr="000324AB" w14:paraId="7764AE05" w14:textId="77777777" w:rsidTr="005B27AB">
        <w:tc>
          <w:tcPr>
            <w:tcW w:w="1787" w:type="dxa"/>
            <w:tcBorders>
              <w:left w:val="nil"/>
              <w:right w:val="nil"/>
            </w:tcBorders>
            <w:tcMar>
              <w:top w:w="40" w:type="dxa"/>
              <w:left w:w="40" w:type="dxa"/>
              <w:bottom w:w="40" w:type="dxa"/>
              <w:right w:w="40" w:type="dxa"/>
            </w:tcMar>
            <w:vAlign w:val="center"/>
          </w:tcPr>
          <w:p w14:paraId="69969B52" w14:textId="77777777" w:rsidR="00F23ABD" w:rsidRPr="000324AB" w:rsidRDefault="00F23ABD" w:rsidP="005B27AB">
            <w:pPr>
              <w:widowControl w:val="0"/>
              <w:rPr>
                <w:rFonts w:asciiTheme="majorBidi" w:eastAsia="Times New Roman" w:hAnsiTheme="majorBidi" w:cstheme="majorBidi"/>
                <w:b/>
              </w:rPr>
            </w:pPr>
            <w:r w:rsidRPr="000324AB">
              <w:rPr>
                <w:rFonts w:asciiTheme="majorBidi" w:hAnsiTheme="majorBidi" w:cstheme="majorBidi"/>
                <w:b/>
                <w:bCs/>
              </w:rPr>
              <w:lastRenderedPageBreak/>
              <w:t xml:space="preserve">Gupta 2025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ar8svOeF","properties":{"formattedCitation":"(Gupta et al., 2025)","plainCitation":"(Gupta et al., 2025)","noteIndex":0},"citationItems":[{"id":"QfOstKu6/cJkgIr4z","uris":["http://zotero.org/users/13947820/items/KFPVDCAY","http://zotero.org/users/13947820/items/5XL733IN"],"itemData":{"id":13924,"type":"article-journal","abstract":"Introduction: \nImposter syndrome has increasingly become a subject of concern in the mental health of medical students. It is very problematic as it can lead to high levels of stress and burnout among them. This study aimed in determining the magnitude of imposter syndrome among medical students in a medical college of West Bengal and its associates.\nMaterials and Methods:\nThis cross-sectional study was conducted among 104 undergraduate medical students in a medical college of West Bengal. Imposter syndrome was assessed using the Harvey Imposter Phenomenon Scale (HIPS). Perceived stress and coping ability were also assessed using a predesigned validated questionnaire. Data were analyzed using SPSS software. Pearson correlation test was done to find the relationship between imposter syndrome with perceived stress and coping ability.\nResults:\nThe median age of study participants was 22 years (interquartile range = 21–23); 48.1% were males. The mean HIPS score was 34.96 ± 8.97, and 19.2% (n = 20) had significant imposter feelings. Imposter scores showed a significant weak positive correlation with perceived stress scores (r = 0.37, P &lt; 0.001) while coping ability showed a protective effect against imposter syndrome (r =−0.301, P = 0.002).\nConclusion:\nAwareness campaigns at the various medical institutions along with face-to-face counseling with trained psychologists for those with symptoms suggestive of imposter syndrome will help in improving the mental well-being of medical students.","container-title":"Archives of Mental Health","DOI":"10.4103/amh.amh_142_24","ISSN":"2589-9171","issue":"1","language":"en-US","page":"52","source":"journals.lww.com","title":"Imposter syndrome and its relation with coping ability and perceived stress among undergraduate students of a medical college in West Bengal, India","volume":"26","author":[{"family":"Gupta","given":"Megha"},{"family":"Acharya","given":"Rudraprasad"},{"family":"Chakraborty","given":"Arup"},{"family":"Banerjee","given":"Ankush"},{"family":"Chakraborty","given":"Sumanta"},{"family":"Dan","given":"Utpal"}],"issued":{"date-parts":[["2025",6]]}}}],"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Gupta et al., 2025)</w:t>
            </w:r>
            <w:r w:rsidRPr="000324AB">
              <w:rPr>
                <w:rFonts w:asciiTheme="majorBidi" w:hAnsiTheme="majorBidi" w:cstheme="majorBidi"/>
                <w:b/>
                <w:bCs/>
              </w:rPr>
              <w:fldChar w:fldCharType="end"/>
            </w:r>
          </w:p>
        </w:tc>
        <w:tc>
          <w:tcPr>
            <w:tcW w:w="1055" w:type="dxa"/>
            <w:tcBorders>
              <w:left w:val="nil"/>
              <w:right w:val="nil"/>
            </w:tcBorders>
            <w:shd w:val="clear" w:color="auto" w:fill="FFFFFF"/>
            <w:tcMar>
              <w:top w:w="40" w:type="dxa"/>
              <w:left w:w="40" w:type="dxa"/>
              <w:bottom w:w="40" w:type="dxa"/>
              <w:right w:w="40" w:type="dxa"/>
            </w:tcMar>
            <w:vAlign w:val="center"/>
          </w:tcPr>
          <w:p w14:paraId="51D17CE4" w14:textId="77777777" w:rsidR="00F23ABD" w:rsidRPr="000324AB" w:rsidRDefault="00F23ABD" w:rsidP="005B27AB">
            <w:pPr>
              <w:widowControl w:val="0"/>
              <w:jc w:val="center"/>
              <w:rPr>
                <w:rFonts w:asciiTheme="majorBidi" w:eastAsia="Times New Roman" w:hAnsiTheme="majorBidi" w:cstheme="majorBidi"/>
              </w:rPr>
            </w:pPr>
            <w:r w:rsidRPr="000324AB">
              <w:rPr>
                <w:rFonts w:asciiTheme="majorBidi" w:eastAsia="Times New Roman" w:hAnsiTheme="majorBidi" w:cstheme="majorBidi"/>
              </w:rPr>
              <w:t>India</w:t>
            </w:r>
          </w:p>
        </w:tc>
        <w:tc>
          <w:tcPr>
            <w:tcW w:w="1915" w:type="dxa"/>
            <w:tcBorders>
              <w:left w:val="nil"/>
              <w:right w:val="nil"/>
            </w:tcBorders>
            <w:shd w:val="clear" w:color="auto" w:fill="FFFFFF"/>
            <w:tcMar>
              <w:top w:w="40" w:type="dxa"/>
              <w:left w:w="40" w:type="dxa"/>
              <w:bottom w:w="40" w:type="dxa"/>
              <w:right w:w="40" w:type="dxa"/>
            </w:tcMar>
            <w:vAlign w:val="center"/>
          </w:tcPr>
          <w:p w14:paraId="6CB12A71" w14:textId="77777777" w:rsidR="00F23ABD" w:rsidRPr="000324AB" w:rsidRDefault="00F23ABD" w:rsidP="005B27AB">
            <w:pPr>
              <w:widowControl w:val="0"/>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left w:val="nil"/>
              <w:right w:val="nil"/>
            </w:tcBorders>
            <w:shd w:val="clear" w:color="auto" w:fill="FFFFFF"/>
            <w:tcMar>
              <w:top w:w="40" w:type="dxa"/>
              <w:left w:w="40" w:type="dxa"/>
              <w:bottom w:w="40" w:type="dxa"/>
              <w:right w:w="40" w:type="dxa"/>
            </w:tcMar>
            <w:vAlign w:val="center"/>
          </w:tcPr>
          <w:p w14:paraId="63B6154E" w14:textId="77777777" w:rsidR="00F23ABD" w:rsidRPr="000324AB" w:rsidRDefault="00F23ABD" w:rsidP="005B27AB">
            <w:pPr>
              <w:widowControl w:val="0"/>
              <w:jc w:val="center"/>
              <w:rPr>
                <w:rFonts w:asciiTheme="majorBidi" w:eastAsia="Times New Roman" w:hAnsiTheme="majorBidi" w:cstheme="majorBidi"/>
              </w:rPr>
            </w:pPr>
            <w:r w:rsidRPr="000324AB">
              <w:rPr>
                <w:rFonts w:asciiTheme="majorBidi" w:eastAsia="Times New Roman" w:hAnsiTheme="majorBidi" w:cstheme="majorBidi"/>
              </w:rPr>
              <w:t>104 students, 51.9% female, NR mean age</w:t>
            </w:r>
          </w:p>
        </w:tc>
        <w:tc>
          <w:tcPr>
            <w:tcW w:w="731" w:type="dxa"/>
            <w:tcBorders>
              <w:left w:val="nil"/>
              <w:right w:val="nil"/>
            </w:tcBorders>
            <w:shd w:val="clear" w:color="auto" w:fill="FFFFFF"/>
            <w:tcMar>
              <w:top w:w="40" w:type="dxa"/>
              <w:left w:w="40" w:type="dxa"/>
              <w:bottom w:w="40" w:type="dxa"/>
              <w:right w:w="40" w:type="dxa"/>
            </w:tcMar>
            <w:vAlign w:val="center"/>
          </w:tcPr>
          <w:p w14:paraId="5B5C2C86" w14:textId="77777777" w:rsidR="00F23ABD" w:rsidRPr="000324AB" w:rsidRDefault="00F23ABD" w:rsidP="005B27AB">
            <w:pPr>
              <w:widowControl w:val="0"/>
              <w:jc w:val="center"/>
              <w:rPr>
                <w:rFonts w:asciiTheme="majorBidi" w:eastAsia="Times New Roman" w:hAnsiTheme="majorBidi" w:cstheme="majorBidi"/>
              </w:rPr>
            </w:pPr>
            <w:sdt>
              <w:sdtPr>
                <w:rPr>
                  <w:rFonts w:asciiTheme="majorBidi" w:hAnsiTheme="majorBidi" w:cstheme="majorBidi"/>
                </w:rPr>
                <w:tag w:val="goog_rdk_0"/>
                <w:id w:val="-1236933733"/>
              </w:sdtPr>
              <w:sdtContent>
                <w:r w:rsidRPr="000324AB">
                  <w:rPr>
                    <w:rFonts w:asciiTheme="majorBidi" w:eastAsia="Gungsuh" w:hAnsiTheme="majorBidi" w:cstheme="majorBidi"/>
                  </w:rPr>
                  <w:t>HIPS, ≥ 42</w:t>
                </w:r>
              </w:sdtContent>
            </w:sdt>
          </w:p>
        </w:tc>
        <w:tc>
          <w:tcPr>
            <w:tcW w:w="894" w:type="dxa"/>
            <w:tcBorders>
              <w:left w:val="nil"/>
              <w:right w:val="nil"/>
            </w:tcBorders>
            <w:shd w:val="clear" w:color="auto" w:fill="FFFFFF"/>
            <w:tcMar>
              <w:top w:w="40" w:type="dxa"/>
              <w:left w:w="40" w:type="dxa"/>
              <w:bottom w:w="40" w:type="dxa"/>
              <w:right w:w="40" w:type="dxa"/>
            </w:tcMar>
            <w:vAlign w:val="center"/>
          </w:tcPr>
          <w:p w14:paraId="7A24ECB0" w14:textId="77777777" w:rsidR="00F23ABD" w:rsidRPr="000324AB" w:rsidRDefault="00F23ABD" w:rsidP="005B27AB">
            <w:pPr>
              <w:widowControl w:val="0"/>
              <w:jc w:val="center"/>
              <w:rPr>
                <w:rFonts w:asciiTheme="majorBidi" w:eastAsia="Times New Roman" w:hAnsiTheme="majorBidi" w:cstheme="majorBidi"/>
              </w:rPr>
            </w:pPr>
            <w:r w:rsidRPr="000324AB">
              <w:rPr>
                <w:rFonts w:asciiTheme="majorBidi" w:eastAsia="Times New Roman" w:hAnsiTheme="majorBidi" w:cstheme="majorBidi"/>
              </w:rPr>
              <w:t>20 (19.2)</w:t>
            </w:r>
          </w:p>
        </w:tc>
        <w:tc>
          <w:tcPr>
            <w:tcW w:w="1332" w:type="dxa"/>
            <w:tcBorders>
              <w:left w:val="nil"/>
              <w:right w:val="nil"/>
            </w:tcBorders>
            <w:shd w:val="clear" w:color="auto" w:fill="FFFFFF"/>
            <w:tcMar>
              <w:top w:w="40" w:type="dxa"/>
              <w:left w:w="40" w:type="dxa"/>
              <w:bottom w:w="40" w:type="dxa"/>
              <w:right w:w="40" w:type="dxa"/>
            </w:tcMar>
            <w:vAlign w:val="center"/>
          </w:tcPr>
          <w:p w14:paraId="75991E3C" w14:textId="77777777" w:rsidR="00F23ABD" w:rsidRPr="000324AB" w:rsidRDefault="00F23ABD" w:rsidP="005B27AB">
            <w:pPr>
              <w:widowControl w:val="0"/>
              <w:jc w:val="center"/>
              <w:rPr>
                <w:rFonts w:asciiTheme="majorBidi" w:eastAsia="Times New Roman" w:hAnsiTheme="majorBidi" w:cstheme="majorBidi"/>
              </w:rPr>
            </w:pPr>
            <w:r w:rsidRPr="000324AB">
              <w:rPr>
                <w:rFonts w:asciiTheme="majorBidi" w:eastAsia="Times New Roman" w:hAnsiTheme="majorBidi" w:cstheme="majorBidi"/>
              </w:rPr>
              <w:t>Good</w:t>
            </w:r>
          </w:p>
        </w:tc>
        <w:tc>
          <w:tcPr>
            <w:tcW w:w="3248" w:type="dxa"/>
            <w:tcBorders>
              <w:left w:val="nil"/>
              <w:right w:val="nil"/>
            </w:tcBorders>
            <w:shd w:val="clear" w:color="auto" w:fill="FFFFFF"/>
            <w:tcMar>
              <w:top w:w="40" w:type="dxa"/>
              <w:left w:w="40" w:type="dxa"/>
              <w:bottom w:w="40" w:type="dxa"/>
              <w:right w:w="40" w:type="dxa"/>
            </w:tcMar>
            <w:vAlign w:val="center"/>
          </w:tcPr>
          <w:p w14:paraId="0E29DF35" w14:textId="77777777" w:rsidR="00F23ABD" w:rsidRPr="000324AB" w:rsidRDefault="00F23ABD" w:rsidP="005B27AB">
            <w:pPr>
              <w:widowControl w:val="0"/>
              <w:jc w:val="center"/>
              <w:rPr>
                <w:rFonts w:asciiTheme="majorBidi" w:eastAsia="Times New Roman" w:hAnsiTheme="majorBidi" w:cstheme="majorBidi"/>
              </w:rPr>
            </w:pPr>
            <w:r w:rsidRPr="000324AB">
              <w:rPr>
                <w:rFonts w:asciiTheme="majorBidi" w:eastAsia="Times New Roman" w:hAnsiTheme="majorBidi" w:cstheme="majorBidi"/>
              </w:rPr>
              <w:t>IP correlated positively with perceived stress scores, and negatively with coping ability.</w:t>
            </w:r>
          </w:p>
        </w:tc>
      </w:tr>
      <w:tr w:rsidR="00F23ABD" w:rsidRPr="000324AB" w14:paraId="21581B13" w14:textId="77777777" w:rsidTr="005B27AB">
        <w:tc>
          <w:tcPr>
            <w:tcW w:w="1787" w:type="dxa"/>
            <w:tcBorders>
              <w:left w:val="nil"/>
              <w:bottom w:val="nil"/>
              <w:right w:val="nil"/>
            </w:tcBorders>
            <w:tcMar>
              <w:top w:w="0" w:type="dxa"/>
              <w:left w:w="0" w:type="dxa"/>
              <w:bottom w:w="0" w:type="dxa"/>
              <w:right w:w="0" w:type="dxa"/>
            </w:tcMar>
            <w:vAlign w:val="center"/>
          </w:tcPr>
          <w:p w14:paraId="6C74F7BD"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Henning 1998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1p1qa6in","properties":{"formattedCitation":"(Henning et al., 1998)","plainCitation":"(Henning et al., 1998)","noteIndex":0},"citationItems":[{"id":"QfOstKu6/uM6rTyjG","uris":["http://zotero.org/users/13947820/items/36SACPF7","http://zotero.org/users/13947820/items/449XUUKN","http://zotero.org/users/13947820/items/I2QVAQX4"],"itemData":{"id":13852,"type":"article-journal","abstract":"Extensive attention has been paid over the past three decades to the stressors involved in training in the health professions. Although empirical studies have identified demographic subgroups of students most likely to become distressed during training, less research has been carried out to evaluate the impact of students' personality characteristics on their adjustment. Severe perfectionism is one such personality trait that has been shown to increase the risk for anxiety and depressive disorders in other populations. Another set of personality traits linked to increased psychological problems has been labelled the 'impostor phenomenon', which occurs when high achieving individuals chronically question their abilities and fear that others will discover them to be intellectual frauds. Both perfectionism and the impostor phenomenon would seem to be pertinent factors in the adjustment of health professional students; however, these character traits have not been empirically examined in this population. In the present study psychological distress, perfectionism and impostor feelings were assessed in 477 medical, dental, nursing and pharmacy students. Consistent with previous reports, the results showed that a higher than expected percentage of students (27.5%) were currently experiencing psychiatric levels of distress. Strong associations were found between current psychological distress, perfectionism and impostor feelings within each programme and these character traits were stronger predictors of psychological adjustment than most of the demographic variables associated previously with distress in health professional students. Implications for future research, limitations of this study and clinical recommendations are discussed.","archive_location":"rayyan-163705890","container-title":"Medical Education","DOI":"10.1046/j.1365-2923.1998.00234.x","issue":"5","page":"456-464","title":"Perfectionism, the impostor phenomenon and psychological adjustment in medical, dental, nursing and pharmacy students","volume":"32","author":[{"family":"Henning","given":"Kris"},{"family":"Ey","given":"Sydney"},{"family":"Shaw","given":"Darlene"}],"issued":{"date-parts":[["1998"]]}}}],"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Henning et al., 1998)</w:t>
            </w:r>
            <w:r w:rsidRPr="000324AB">
              <w:rPr>
                <w:rFonts w:asciiTheme="majorBidi" w:hAnsiTheme="majorBidi" w:cstheme="majorBidi"/>
                <w:b/>
                <w:bCs/>
              </w:rPr>
              <w:fldChar w:fldCharType="end"/>
            </w:r>
          </w:p>
        </w:tc>
        <w:tc>
          <w:tcPr>
            <w:tcW w:w="1055" w:type="dxa"/>
            <w:tcBorders>
              <w:left w:val="nil"/>
              <w:bottom w:val="nil"/>
              <w:right w:val="nil"/>
            </w:tcBorders>
            <w:tcMar>
              <w:top w:w="-247" w:type="dxa"/>
              <w:left w:w="-247" w:type="dxa"/>
              <w:bottom w:w="-247" w:type="dxa"/>
              <w:right w:w="-247" w:type="dxa"/>
            </w:tcMar>
            <w:vAlign w:val="center"/>
          </w:tcPr>
          <w:p w14:paraId="5E510C8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left w:val="nil"/>
              <w:bottom w:val="nil"/>
              <w:right w:val="nil"/>
            </w:tcBorders>
            <w:tcMar>
              <w:top w:w="-247" w:type="dxa"/>
              <w:left w:w="-247" w:type="dxa"/>
              <w:bottom w:w="-247" w:type="dxa"/>
              <w:right w:w="-247" w:type="dxa"/>
            </w:tcMar>
            <w:vAlign w:val="center"/>
          </w:tcPr>
          <w:p w14:paraId="6659EB5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dental, nursing, and pharmacy students</w:t>
            </w:r>
          </w:p>
        </w:tc>
        <w:tc>
          <w:tcPr>
            <w:tcW w:w="1998" w:type="dxa"/>
            <w:tcBorders>
              <w:left w:val="nil"/>
              <w:bottom w:val="nil"/>
              <w:right w:val="nil"/>
            </w:tcBorders>
            <w:tcMar>
              <w:top w:w="-247" w:type="dxa"/>
              <w:left w:w="-247" w:type="dxa"/>
              <w:bottom w:w="-247" w:type="dxa"/>
              <w:right w:w="-247" w:type="dxa"/>
            </w:tcMar>
            <w:vAlign w:val="center"/>
          </w:tcPr>
          <w:p w14:paraId="22A7063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21 students, 53.0% female, 26.2 ± 5 years</w:t>
            </w:r>
          </w:p>
        </w:tc>
        <w:tc>
          <w:tcPr>
            <w:tcW w:w="731" w:type="dxa"/>
            <w:tcBorders>
              <w:left w:val="nil"/>
              <w:bottom w:val="nil"/>
              <w:right w:val="nil"/>
            </w:tcBorders>
            <w:tcMar>
              <w:top w:w="-247" w:type="dxa"/>
              <w:left w:w="-247" w:type="dxa"/>
              <w:bottom w:w="-247" w:type="dxa"/>
              <w:right w:w="-247" w:type="dxa"/>
            </w:tcMar>
            <w:vAlign w:val="center"/>
          </w:tcPr>
          <w:p w14:paraId="7CA6EF2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left w:val="nil"/>
              <w:bottom w:val="nil"/>
              <w:right w:val="nil"/>
            </w:tcBorders>
            <w:tcMar>
              <w:top w:w="-247" w:type="dxa"/>
              <w:left w:w="-247" w:type="dxa"/>
              <w:bottom w:w="-247" w:type="dxa"/>
              <w:right w:w="-247" w:type="dxa"/>
            </w:tcMar>
            <w:vAlign w:val="center"/>
          </w:tcPr>
          <w:p w14:paraId="2B31B6B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left w:val="nil"/>
              <w:bottom w:val="nil"/>
              <w:right w:val="nil"/>
            </w:tcBorders>
            <w:tcMar>
              <w:top w:w="-247" w:type="dxa"/>
              <w:left w:w="-247" w:type="dxa"/>
              <w:bottom w:w="-247" w:type="dxa"/>
              <w:right w:w="-247" w:type="dxa"/>
            </w:tcMar>
            <w:vAlign w:val="center"/>
          </w:tcPr>
          <w:p w14:paraId="2D3A39A8"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left w:val="nil"/>
              <w:bottom w:val="nil"/>
              <w:right w:val="nil"/>
            </w:tcBorders>
            <w:tcMar>
              <w:top w:w="-247" w:type="dxa"/>
              <w:left w:w="-247" w:type="dxa"/>
              <w:bottom w:w="-247" w:type="dxa"/>
              <w:right w:w="-247" w:type="dxa"/>
            </w:tcMar>
            <w:vAlign w:val="center"/>
          </w:tcPr>
          <w:p w14:paraId="2DC2B2F5"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and early academic years. Lower distress in minority students, with no association to IP.</w:t>
            </w:r>
          </w:p>
        </w:tc>
      </w:tr>
      <w:tr w:rsidR="00F23ABD" w:rsidRPr="000324AB" w14:paraId="24A9F056" w14:textId="77777777" w:rsidTr="005B27AB">
        <w:tc>
          <w:tcPr>
            <w:tcW w:w="1787" w:type="dxa"/>
            <w:tcBorders>
              <w:top w:val="nil"/>
              <w:left w:val="nil"/>
              <w:bottom w:val="nil"/>
              <w:right w:val="nil"/>
            </w:tcBorders>
            <w:tcMar>
              <w:top w:w="0" w:type="dxa"/>
              <w:left w:w="0" w:type="dxa"/>
              <w:bottom w:w="0" w:type="dxa"/>
              <w:right w:w="0" w:type="dxa"/>
            </w:tcMar>
            <w:vAlign w:val="center"/>
          </w:tcPr>
          <w:p w14:paraId="4C1378F9"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Herța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o6SU1T8q","properties":{"formattedCitation":"(Her\\uc0\\u539{}a et al., 2024)","plainCitation":"(Herța et al., 2024)","noteIndex":0},"citationItems":[{"id":"QfOstKu6/H0u6VmWI","uris":["http://zotero.org/users/13947820/items/BTBBY6LS","http://zotero.org/users/13947820/items/76KIRB69"],"itemData":{"id":272,"type":"article-journal","container-title":"Psihiatru. ro","issue":"4","source":"Google Scholar","title":"Assessment of burnout and impostor phenomenon in international medical students.","URL":"https://search.ebscohost.com/login.aspx?direct=true&amp;profile=ehost&amp;scope=site&amp;authtype=crawler&amp;jrnl=18414877&amp;AN=181393696&amp;h=en8s7Q39vPRYTQxPFcRP9RgcYCcT89Gr%2FdY%2FCK3kK2C3Lttm3rcLhwRluxIbHdUH4PEA5Bwvy3XcBxqmDPsxDg%3D%3D&amp;crl=c","volume":"79","author":[{"family":"Herța","given":"Dana-Cristina"},{"family":"Pohl","given":"Celine"},{"family":"Trifu","given":"Raluca-Nicoleta"},{"family":"Nemeș","given":"Bogdan"}],"accessed":{"date-parts":[["2025",2,26]]},"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Herța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2214D6D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Romania</w:t>
            </w:r>
          </w:p>
        </w:tc>
        <w:tc>
          <w:tcPr>
            <w:tcW w:w="1915" w:type="dxa"/>
            <w:tcBorders>
              <w:top w:val="nil"/>
              <w:left w:val="nil"/>
              <w:bottom w:val="nil"/>
              <w:right w:val="nil"/>
            </w:tcBorders>
            <w:tcMar>
              <w:top w:w="-247" w:type="dxa"/>
              <w:left w:w="-247" w:type="dxa"/>
              <w:bottom w:w="-247" w:type="dxa"/>
              <w:right w:w="-247" w:type="dxa"/>
            </w:tcMar>
            <w:vAlign w:val="center"/>
          </w:tcPr>
          <w:p w14:paraId="14824BD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5A48C9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62 students, 59.0% female, NR mean age</w:t>
            </w:r>
          </w:p>
        </w:tc>
        <w:tc>
          <w:tcPr>
            <w:tcW w:w="731" w:type="dxa"/>
            <w:tcBorders>
              <w:top w:val="nil"/>
              <w:left w:val="nil"/>
              <w:bottom w:val="nil"/>
              <w:right w:val="nil"/>
            </w:tcBorders>
            <w:tcMar>
              <w:top w:w="-247" w:type="dxa"/>
              <w:left w:w="-247" w:type="dxa"/>
              <w:bottom w:w="-247" w:type="dxa"/>
              <w:right w:w="-247" w:type="dxa"/>
            </w:tcMar>
            <w:vAlign w:val="center"/>
          </w:tcPr>
          <w:p w14:paraId="74B23EA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751A05D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3</w:t>
            </w:r>
          </w:p>
        </w:tc>
        <w:tc>
          <w:tcPr>
            <w:tcW w:w="1332" w:type="dxa"/>
            <w:tcBorders>
              <w:top w:val="nil"/>
              <w:left w:val="nil"/>
              <w:bottom w:val="nil"/>
              <w:right w:val="nil"/>
            </w:tcBorders>
            <w:tcMar>
              <w:top w:w="-247" w:type="dxa"/>
              <w:left w:w="-247" w:type="dxa"/>
              <w:bottom w:w="-247" w:type="dxa"/>
              <w:right w:w="-247" w:type="dxa"/>
            </w:tcMar>
            <w:vAlign w:val="center"/>
          </w:tcPr>
          <w:p w14:paraId="025F41C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1B6C4BF0"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Positive correlation of burnout and emotional exhaustion (a component of burnout) with overall impostor perception among international medical students.</w:t>
            </w:r>
          </w:p>
        </w:tc>
      </w:tr>
      <w:tr w:rsidR="00F23ABD" w:rsidRPr="000324AB" w14:paraId="4A7206EE" w14:textId="77777777" w:rsidTr="005B27AB">
        <w:tc>
          <w:tcPr>
            <w:tcW w:w="1787" w:type="dxa"/>
            <w:tcBorders>
              <w:top w:val="nil"/>
              <w:left w:val="nil"/>
              <w:bottom w:val="nil"/>
              <w:right w:val="nil"/>
            </w:tcBorders>
            <w:tcMar>
              <w:top w:w="0" w:type="dxa"/>
              <w:left w:w="0" w:type="dxa"/>
              <w:bottom w:w="0" w:type="dxa"/>
              <w:right w:w="0" w:type="dxa"/>
            </w:tcMar>
            <w:vAlign w:val="center"/>
          </w:tcPr>
          <w:p w14:paraId="2675DBED"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Holliday 2019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RGrPfoEz","properties":{"formattedCitation":"(Holliday et al., 2020)","plainCitation":"(Holliday et al., 2020)","noteIndex":0},"citationItems":[{"id":"QfOstKu6/7m2QOo3P","uris":["http://zotero.org/users/13947820/items/ZA6A2LWW","http://zotero.org/users/13947820/items/QURWUQK8"],"itemData":{"id":13773,"type":"article-journal","archive_location":"rayyan-163705819","container-title":"Journal of General Internal Medicine","DOI":"10.1007/s11606-019-05441-5","issue":"8","page":"2499-2501","title":"High Prevalence of Imposterism Among Female Harvard Medical and Dental Students","volume":"35","author":[{"family":"Holliday","given":"Alison M."},{"family":"Gheihman","given":"Galina"},{"family":"Cooper","given":"Cynthia"},{"family":"Sullivan","given":"Amy"},{"family":"Ohyama","given":"Hiroe"},{"family":"Leaf","given":"David E."},{"family":"Leaf","given":"Rebecca Karp"}],"issued":{"date-parts":[["2020"]]}}}],"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Holliday et al., 2020)</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1282CDE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3F227A6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and dental students</w:t>
            </w:r>
          </w:p>
        </w:tc>
        <w:tc>
          <w:tcPr>
            <w:tcW w:w="1998" w:type="dxa"/>
            <w:tcBorders>
              <w:top w:val="nil"/>
              <w:left w:val="nil"/>
              <w:bottom w:val="nil"/>
              <w:right w:val="nil"/>
            </w:tcBorders>
            <w:tcMar>
              <w:top w:w="-247" w:type="dxa"/>
              <w:left w:w="-247" w:type="dxa"/>
              <w:bottom w:w="-247" w:type="dxa"/>
              <w:right w:w="-247" w:type="dxa"/>
            </w:tcMar>
            <w:vAlign w:val="center"/>
          </w:tcPr>
          <w:p w14:paraId="28BE869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343 students, NR female, 25 ± 3 years</w:t>
            </w:r>
          </w:p>
        </w:tc>
        <w:tc>
          <w:tcPr>
            <w:tcW w:w="731" w:type="dxa"/>
            <w:tcBorders>
              <w:top w:val="nil"/>
              <w:left w:val="nil"/>
              <w:bottom w:val="nil"/>
              <w:right w:val="nil"/>
            </w:tcBorders>
            <w:tcMar>
              <w:top w:w="-247" w:type="dxa"/>
              <w:left w:w="-247" w:type="dxa"/>
              <w:bottom w:w="-247" w:type="dxa"/>
              <w:right w:w="-247" w:type="dxa"/>
            </w:tcMar>
            <w:vAlign w:val="center"/>
          </w:tcPr>
          <w:p w14:paraId="303DA858"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487003D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0C515BE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28406BBD"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No significant association between IP and being originally Hispanic or Latino.</w:t>
            </w:r>
          </w:p>
        </w:tc>
      </w:tr>
      <w:tr w:rsidR="00F23ABD" w:rsidRPr="000324AB" w14:paraId="51C2392D" w14:textId="77777777" w:rsidTr="005B27AB">
        <w:tc>
          <w:tcPr>
            <w:tcW w:w="1787" w:type="dxa"/>
            <w:tcBorders>
              <w:top w:val="nil"/>
              <w:left w:val="nil"/>
              <w:bottom w:val="nil"/>
              <w:right w:val="nil"/>
            </w:tcBorders>
            <w:tcMar>
              <w:top w:w="0" w:type="dxa"/>
              <w:left w:w="0" w:type="dxa"/>
              <w:bottom w:w="0" w:type="dxa"/>
              <w:right w:w="0" w:type="dxa"/>
            </w:tcMar>
            <w:vAlign w:val="center"/>
          </w:tcPr>
          <w:p w14:paraId="1380A710"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Houseknecht 2019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UZ0hk8n9","properties":{"formattedCitation":"(Houseknecht et al., 2019)","plainCitation":"(Houseknecht et al., 2019)","noteIndex":0},"citationItems":[{"id":"QfOstKu6/7Q5UKfFI","uris":["http://zotero.org/users/13947820/items/KY9VPI4J","http://zotero.org/users/13947820/items/E3JTP66F","http://zotero.org/users/13947820/items/BE7PD3C4"],"itemData":{"id":13769,"type":"article-journal","abstract":"Objective This study assessed changes in professional identity, wellness, imposter phenomenon, and calling to medicine over time in medical school. Methods Medical students from the first through third years anonymously completed four validated measures: Perceived Wellness Survey (PWS), Brief Calling Scale (BCS), Physician In-group Identification Scale (PID), and Clance’s Imposter Phenomenon Scale (CIP). Survey completion implied informed consent. The study was exempted by the university IRB. Results All class of 2018 students (n = 110) returned surveys at the beginning of year 1; 58 completed surveys at the end of the preclinical years (post year 2, n = 44) and/or end of the third-year clerkship (post year 3, n = 35) and were analyzed. From pre to post preclinical years, there was a significant decrease in the PID. There were no statistically significant changes in the PWS, BCS, and CIP. From pre year 1 to post third-year clerkships, the PWS and PID decreased, the CIP increased, and the BCS did not change. Only 19% of students participated in all three survey administrations and this group was excluded from the analysis due to the low response rate. Conclusion Student wellness and sense of professional identity (in-group identity) dropped over 3 years of medical education, while imposter phenomenon increased. The BCS did not change over time. The decrease in identity as part of the physician community is concerning; future curriculum initiatives should focus on integration of professional identity into students’ indi-vidual identities and on initiatives to improve student well-being. © International Association of Medical Science Educators 2019.","archive_location":"rayyan-163705829","container-title":"Medical Science Educator","DOI":"10.1007/s40670-019-00718-0","ISSN":"2156-8650","issue":"2","journalAbbreviation":"Med.Sci.Educ.","page":"493-497","title":"A Longitudinal Assessment of Professional Identity, Wellness, Imposter Phenomenon, and Calling to Medicine Among Medical Students","volume":"29","author":[{"family":"Houseknecht","given":"Valerie E."},{"family":"Roman","given":"Brenda"},{"family":"Stolfi","given":"Adrienne"},{"family":"Borges","given":"Nicole J."}],"issued":{"date-parts":[["2019",6]]}}}],"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Houseknecht et al., 2019)</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995D90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14B458B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Longitudi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5BCE0B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10 students, NR female, NR mean age</w:t>
            </w:r>
          </w:p>
        </w:tc>
        <w:tc>
          <w:tcPr>
            <w:tcW w:w="731" w:type="dxa"/>
            <w:tcBorders>
              <w:top w:val="nil"/>
              <w:left w:val="nil"/>
              <w:bottom w:val="nil"/>
              <w:right w:val="nil"/>
            </w:tcBorders>
            <w:tcMar>
              <w:top w:w="-247" w:type="dxa"/>
              <w:left w:w="-247" w:type="dxa"/>
              <w:bottom w:w="-247" w:type="dxa"/>
              <w:right w:w="-247" w:type="dxa"/>
            </w:tcMar>
            <w:vAlign w:val="center"/>
          </w:tcPr>
          <w:p w14:paraId="1A04A93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3FDC5E5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041B6A9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2AD53E42"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From pre year 1 to post third-year clerkships, wellness and professional identity decreased, IP increased while calling did not change.</w:t>
            </w:r>
          </w:p>
        </w:tc>
      </w:tr>
      <w:tr w:rsidR="00F23ABD" w:rsidRPr="000324AB" w14:paraId="5E0D29AE" w14:textId="77777777" w:rsidTr="005B27AB">
        <w:tc>
          <w:tcPr>
            <w:tcW w:w="1787" w:type="dxa"/>
            <w:tcBorders>
              <w:top w:val="nil"/>
              <w:left w:val="nil"/>
              <w:bottom w:val="nil"/>
              <w:right w:val="nil"/>
            </w:tcBorders>
            <w:tcMar>
              <w:top w:w="0" w:type="dxa"/>
              <w:left w:w="0" w:type="dxa"/>
              <w:bottom w:w="0" w:type="dxa"/>
              <w:right w:w="0" w:type="dxa"/>
            </w:tcMar>
            <w:vAlign w:val="center"/>
          </w:tcPr>
          <w:p w14:paraId="23184CF7"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Hu 2019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Q37dwFqR","properties":{"formattedCitation":"(Hu et al., 2019)","plainCitation":"(Hu et al., 2019)","noteIndex":0},"citationItems":[{"id":"QfOstKu6/x9Zuz15i","uris":["http://zotero.org/users/13947820/items/YZ923CG5","http://zotero.org/users/13947820/items/V87HVJ9Y"],"itemData":{"id":13734,"type":"article-journal","abstract":"OBJECTIVE: While medical student wellness has been a subject of recent study and discussion, current efforts may fail to address possible underlying, harmful cognitive distortions regarding academic performance. The authors sought to examine dysfunctional thoughts (maladaptive perfectionism, impostor phenomenon) and negative feelings (shame, embarrassment, inadequacy) that may contribute to poor mental health in pre-clinical medical students.\nMETHODS: A survey was administered to first-year medical students at Saint Louis University that included assessments for maladaptive perfectionism, impostor phenomenon, depression, and anxiety, as well as questions about feelings of shame, embarrassment, inadequacy, comparison, and self-worth.\nRESULTS: A total of 169 students (93%) participated. Students who met criteria for maladaptive perfectionism were significantly more likely to report greater feelings of shame/embarrassment and inadequacy (P &lt; 0.001) than their peers who did not; similar associations were observed in students who reported high/intense levels of impostor phenomenon (P &lt; 0.001). Furthermore, students who reported feelings of shame/embarrassment or inadequacy were significantly more likely to report moderate/severe levels of depression symptoms (P &lt; 0.001) and moderate/high levels of anxiety symptoms (P = 0.001) relative to students who did not report these negative feelings.\nCONCLUSIONS: These preliminary data support a model for how negative thoughts may lead to negative emotions, and depression and anxiety in medical students. The authors propose strategies for preventive interventions in medical school beginning in orientation. Further research is needed to develop targeted interventions to promote student mental health through reduction of cognitive distortions and negative feelings of shame, embarrassment, and inadequacy.","container-title":"Academic Psychiatry: The Journal of the American Association of Directors of Psychiatric Residency Training and the Association for Academic Psychiatry","DOI":"10.1007/s40596-019-01031-z","ISSN":"1545-7230","issue":"4","journalAbbreviation":"Acad Psychiatry","language":"eng","note":"PMID: 30725427","page":"381-385","source":"PubMed","title":"Maladaptive Perfectionism, Impostorism, and Cognitive Distortions: Threats to the Mental Health of Pre-clinical Medical Students","title-short":"Maladaptive Perfectionism, Impostorism, and Cognitive Distortions","volume":"43","author":[{"family":"Hu","given":"Katherine S."},{"family":"Chibnall","given":"John T."},{"family":"Slavin","given":"Stuart J."}],"issued":{"date-parts":[["2019",8]]}}}],"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Hu et al., 2019)</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764D5C7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10E259E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569F4CE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69 students, 58.9% female, NR mean age</w:t>
            </w:r>
          </w:p>
        </w:tc>
        <w:tc>
          <w:tcPr>
            <w:tcW w:w="731" w:type="dxa"/>
            <w:tcBorders>
              <w:top w:val="nil"/>
              <w:left w:val="nil"/>
              <w:bottom w:val="nil"/>
              <w:right w:val="nil"/>
            </w:tcBorders>
            <w:tcMar>
              <w:top w:w="-247" w:type="dxa"/>
              <w:left w:w="-247" w:type="dxa"/>
              <w:bottom w:w="-247" w:type="dxa"/>
              <w:right w:w="-247" w:type="dxa"/>
            </w:tcMar>
            <w:vAlign w:val="center"/>
          </w:tcPr>
          <w:p w14:paraId="38571CC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00F7E1B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409B5178"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4</w:t>
            </w:r>
            <w:r>
              <w:rPr>
                <w:rFonts w:asciiTheme="majorBidi" w:eastAsia="Times New Roman" w:hAnsiTheme="majorBidi" w:cstheme="majorBidi"/>
              </w:rPr>
              <w:t xml:space="preserve"> </w:t>
            </w:r>
            <w:r w:rsidRPr="000324AB">
              <w:rPr>
                <w:rFonts w:asciiTheme="majorBidi" w:eastAsia="Times New Roman" w:hAnsiTheme="majorBidi" w:cstheme="majorBidi"/>
              </w:rPr>
              <w:t>(31.9)</w:t>
            </w:r>
          </w:p>
        </w:tc>
        <w:tc>
          <w:tcPr>
            <w:tcW w:w="3248" w:type="dxa"/>
            <w:tcBorders>
              <w:top w:val="nil"/>
              <w:left w:val="nil"/>
              <w:bottom w:val="nil"/>
              <w:right w:val="nil"/>
            </w:tcBorders>
            <w:tcMar>
              <w:top w:w="-247" w:type="dxa"/>
              <w:left w:w="-247" w:type="dxa"/>
              <w:bottom w:w="-247" w:type="dxa"/>
              <w:right w:w="-247" w:type="dxa"/>
            </w:tcMar>
            <w:vAlign w:val="center"/>
          </w:tcPr>
          <w:p w14:paraId="21914B94"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Positive correlation of high/intense IP with increased feelings of shame, embarrassment, and inadequacy.</w:t>
            </w:r>
          </w:p>
        </w:tc>
      </w:tr>
      <w:tr w:rsidR="00F23ABD" w:rsidRPr="000324AB" w14:paraId="6B0486D9" w14:textId="77777777" w:rsidTr="005B27AB">
        <w:tc>
          <w:tcPr>
            <w:tcW w:w="1787" w:type="dxa"/>
            <w:tcBorders>
              <w:top w:val="nil"/>
              <w:left w:val="nil"/>
              <w:bottom w:val="nil"/>
              <w:right w:val="nil"/>
            </w:tcBorders>
            <w:tcMar>
              <w:top w:w="0" w:type="dxa"/>
              <w:left w:w="0" w:type="dxa"/>
              <w:bottom w:w="0" w:type="dxa"/>
              <w:right w:w="0" w:type="dxa"/>
            </w:tcMar>
            <w:vAlign w:val="center"/>
          </w:tcPr>
          <w:p w14:paraId="3A04EBE7"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Khalil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aCii2AnO","properties":{"formattedCitation":"(Khalil AI, 2024)","plainCitation":"(Khalil AI, 2024)","noteIndex":0},"citationItems":[{"id":"QfOstKu6/P2qlSoox","uris":["http://zotero.org/users/13947820/items/6Y9P4P6Q","http://zotero.org/users/13947820/items/ES6JD6PP","http://zotero.org/users/13947820/items/98U7NQV2"],"itemData":{"id":13809,"type":"article-journal","archive_location":"rayyan-163485507","DOI":"10.25122/jml-2024-0160","title":"Investigating the association between resilience and impostor syndrome in undergraduate nursing and medical students: a cross-sectional study","author":[{"family":"Khalil AI","given":"Alharbi R","suffix":"Al Qtame H, Al Bena R, Khan MA."}],"accessed":{"date-parts":[["1",1,1]]},"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Khalil AI,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69DAC1C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Saudi Arabia</w:t>
            </w:r>
          </w:p>
        </w:tc>
        <w:tc>
          <w:tcPr>
            <w:tcW w:w="1915" w:type="dxa"/>
            <w:tcBorders>
              <w:top w:val="nil"/>
              <w:left w:val="nil"/>
              <w:bottom w:val="nil"/>
              <w:right w:val="nil"/>
            </w:tcBorders>
            <w:tcMar>
              <w:top w:w="-247" w:type="dxa"/>
              <w:left w:w="-247" w:type="dxa"/>
              <w:bottom w:w="-247" w:type="dxa"/>
              <w:right w:w="-247" w:type="dxa"/>
            </w:tcMar>
            <w:vAlign w:val="center"/>
          </w:tcPr>
          <w:p w14:paraId="0848C65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and nursing students</w:t>
            </w:r>
          </w:p>
        </w:tc>
        <w:tc>
          <w:tcPr>
            <w:tcW w:w="1998" w:type="dxa"/>
            <w:tcBorders>
              <w:top w:val="nil"/>
              <w:left w:val="nil"/>
              <w:bottom w:val="nil"/>
              <w:right w:val="nil"/>
            </w:tcBorders>
            <w:tcMar>
              <w:top w:w="-247" w:type="dxa"/>
              <w:left w:w="-247" w:type="dxa"/>
              <w:bottom w:w="-247" w:type="dxa"/>
              <w:right w:w="-247" w:type="dxa"/>
            </w:tcMar>
            <w:vAlign w:val="center"/>
          </w:tcPr>
          <w:p w14:paraId="6AEE93C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98 students, NR female, 21.4 ± 2.24 years</w:t>
            </w:r>
          </w:p>
        </w:tc>
        <w:tc>
          <w:tcPr>
            <w:tcW w:w="731" w:type="dxa"/>
            <w:tcBorders>
              <w:top w:val="nil"/>
              <w:left w:val="nil"/>
              <w:bottom w:val="nil"/>
              <w:right w:val="nil"/>
            </w:tcBorders>
            <w:tcMar>
              <w:top w:w="-247" w:type="dxa"/>
              <w:left w:w="-247" w:type="dxa"/>
              <w:bottom w:w="-247" w:type="dxa"/>
              <w:right w:w="-247" w:type="dxa"/>
            </w:tcMar>
            <w:vAlign w:val="center"/>
          </w:tcPr>
          <w:p w14:paraId="5DA9449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41BA21C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1CAE10C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2 (53.1)</w:t>
            </w:r>
          </w:p>
        </w:tc>
        <w:tc>
          <w:tcPr>
            <w:tcW w:w="3248" w:type="dxa"/>
            <w:tcBorders>
              <w:top w:val="nil"/>
              <w:left w:val="nil"/>
              <w:bottom w:val="nil"/>
              <w:right w:val="nil"/>
            </w:tcBorders>
            <w:tcMar>
              <w:top w:w="-247" w:type="dxa"/>
              <w:left w:w="-247" w:type="dxa"/>
              <w:bottom w:w="-247" w:type="dxa"/>
              <w:right w:w="-247" w:type="dxa"/>
            </w:tcMar>
            <w:vAlign w:val="center"/>
          </w:tcPr>
          <w:p w14:paraId="5CC775F1"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was negatively associated with resilience.</w:t>
            </w:r>
          </w:p>
        </w:tc>
      </w:tr>
      <w:tr w:rsidR="00F23ABD" w:rsidRPr="000324AB" w14:paraId="25D9522F" w14:textId="77777777" w:rsidTr="005B27AB">
        <w:tc>
          <w:tcPr>
            <w:tcW w:w="1787" w:type="dxa"/>
            <w:tcBorders>
              <w:top w:val="nil"/>
              <w:left w:val="nil"/>
              <w:bottom w:val="nil"/>
              <w:right w:val="nil"/>
            </w:tcBorders>
            <w:tcMar>
              <w:top w:w="0" w:type="dxa"/>
              <w:left w:w="0" w:type="dxa"/>
              <w:bottom w:w="0" w:type="dxa"/>
              <w:right w:w="0" w:type="dxa"/>
            </w:tcMar>
            <w:vAlign w:val="center"/>
          </w:tcPr>
          <w:p w14:paraId="27B62D0B"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Kim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1c6L1v64","properties":{"formattedCitation":"(Kim et al., 2024)","plainCitation":"(Kim et al., 2024)","noteIndex":0},"citationItems":[{"id":"QfOstKu6/Q3lYnfZx","uris":["http://zotero.org/users/13947820/items/VNZ5VHTE","http://zotero.org/users/13947820/items/WR9JDN5D"],"itemData":{"id":13739,"type":"article-journal","abstract":"Impostor phenomenon (IP) is an experience where an individual believes that their success was because of chance or luck and was not associated with the mastery of skills. There is a gap in the literature in understanding what role, if any, onboarding (e.g., orientation weeks) into a military medical school plays into student experiences with IP. For many, onboarding serves as the first exposure to the climate, culture, and learning environment of both medical school and the military. Prevention, or early intervention, of IP may reduce potential effects on a medical trainee’s confidence and competence in their profession, which may ultimately enhance health care team performance and impact patient outcomes. This study explores if and why military medical students experience IP during a 2-week-long orientation into a military medical school.The study participants were medical students at a military medical school. Researchers conducted semi-structured interviews in August 2022 to explore if and why students experienced IP and deployed the Clance IP Scale as a measure with validity evidence for ascertaining the presence and magnitude of IP. Researchers calculated total scores from the Clance IP Scale and thematically analyzed interview transcripts.Researchers interviewed 29 matriculating military medical students. Twenty-one (75%) students reported frequent or intense IP experiences on the Clance IP Scale indicating that IP was present in our study sample. Thematic analysis identified six themes that drove one’s experience with IP: reevaluation of merit, individualized diversity and inclusion experiences, administrative and financial support, preconceived expectations, building relationships, and new community roles.Our identified themes provide us with a better understanding of if and why military medical students experience IP during onboarding. Our findings are also consistent with the situated learning theory, which places emphasis on the sense of belonging and may provide a unique and insightful lens through which IP can be further explored and studied, particularly at a military medical school where various identities, dynamics, and aspirations can converge simultaneously. Additionally, our findings suggest that existing practices may benefit from a number of improvements including, but not limited to, tailoring onboarding activities to entail more reflective discussion using small groups, especially for topics related to diversity and inclusion, revisiting areas where students may feel inadequately prepared to transition and perform well in a medical school, reevaluating administrative and financial support that can be roadblocks to a student’s transition into the new environment and removing these barriers, and ensuring cultural coherence (organizational alignment of vision and mission) among faculty, staff, and upperclassmen. Future research directions include better understanding how developing single or multiple, identities can impact a medical students’ experience with IP during onboarding, pre-clerkship, clerkship, or post-clerkship period, if at all.","container-title":"Military Medicine","DOI":"10.1093/milmed/usad466","ISSN":"0026-4075","issue":"7-8","journalAbbreviation":"Military Medicine","page":"e1653-e1660","title":"Exploring Impostor Phenomenon During Onboarding Into a Military Medical School","volume":"189","author":[{"family":"Kim","given":"Eungjae"},{"family":"Durning","given":"Steven J"},{"family":"Dupont","given":"Jinbum"},{"family":"Bulaklak","given":"Jezreelyn"},{"family":"Crosier","given":"Abigail"},{"family":"Soh","given":"Michael"}],"issued":{"date-parts":[["2024",7,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Kim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12EABC5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52490C8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57739C7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9 students, 58.3% female, NR mean age</w:t>
            </w:r>
          </w:p>
        </w:tc>
        <w:tc>
          <w:tcPr>
            <w:tcW w:w="731" w:type="dxa"/>
            <w:tcBorders>
              <w:top w:val="nil"/>
              <w:left w:val="nil"/>
              <w:bottom w:val="nil"/>
              <w:right w:val="nil"/>
            </w:tcBorders>
            <w:tcMar>
              <w:top w:w="-247" w:type="dxa"/>
              <w:left w:w="-247" w:type="dxa"/>
              <w:bottom w:w="-247" w:type="dxa"/>
              <w:right w:w="-247" w:type="dxa"/>
            </w:tcMar>
            <w:vAlign w:val="center"/>
          </w:tcPr>
          <w:p w14:paraId="09459AB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4E4DBF3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17AC8AA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2 (75.9)</w:t>
            </w:r>
          </w:p>
        </w:tc>
        <w:tc>
          <w:tcPr>
            <w:tcW w:w="3248" w:type="dxa"/>
            <w:tcBorders>
              <w:top w:val="nil"/>
              <w:left w:val="nil"/>
              <w:bottom w:val="nil"/>
              <w:right w:val="nil"/>
            </w:tcBorders>
            <w:tcMar>
              <w:top w:w="-247" w:type="dxa"/>
              <w:left w:w="-247" w:type="dxa"/>
              <w:bottom w:w="-247" w:type="dxa"/>
              <w:right w:w="-247" w:type="dxa"/>
            </w:tcMar>
            <w:vAlign w:val="center"/>
          </w:tcPr>
          <w:p w14:paraId="5150DA73"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More frequent IP in females, students without prior military service, and those with three or more gap years.</w:t>
            </w:r>
          </w:p>
        </w:tc>
      </w:tr>
      <w:tr w:rsidR="00F23ABD" w:rsidRPr="000324AB" w14:paraId="6415BBDB" w14:textId="77777777" w:rsidTr="005B27AB">
        <w:tc>
          <w:tcPr>
            <w:tcW w:w="1787" w:type="dxa"/>
            <w:tcBorders>
              <w:top w:val="nil"/>
              <w:left w:val="nil"/>
              <w:bottom w:val="nil"/>
              <w:right w:val="nil"/>
            </w:tcBorders>
            <w:tcMar>
              <w:top w:w="0" w:type="dxa"/>
              <w:left w:w="0" w:type="dxa"/>
              <w:bottom w:w="0" w:type="dxa"/>
              <w:right w:w="0" w:type="dxa"/>
            </w:tcMar>
            <w:vAlign w:val="center"/>
          </w:tcPr>
          <w:p w14:paraId="1D3297D6"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Klen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QIz5OtYU","properties":{"formattedCitation":"(Kolenc Klen et al., 2025)","plainCitation":"(Kolenc Klen et al., 2025)","noteIndex":0},"citationItems":[{"id":"QfOstKu6/qMU5m5Tn","uris":["http://zotero.org/users/13947820/items/7W854623","http://zotero.org/users/13947820/items/JQXZXQA4","http://zotero.org/users/13947820/items/KZZI6A5P"],"itemData":{"id":13894,"type":"article-journal","abstract":"Phenomenon: Impostor syndrome (IS) is manifested in the fear of failing and being exposed as incompetent, despite exceptional professional performance. IS has been recognized in many professions, including medicine. Understanding IS prevalence and risk factors is critical to ensure the well-being of medical students and, by extension, future physicians. Approach: It was expected that IS is highly prevalent in medical students, higher in women and associated with year of study and prior clinical experience. The Clance Impostors Phenomenon Scale (CIPS) was used to collect the responses from of medical students in May 2023. Questionnaires were distributed online to both public medical faculties in Slovenia. Findings: 207 medical students (157 women, 50 men; mean age: 23.2 ± 2.6 years) completed the questionnaire (response rate = 13.1%). Women exhibited higher CIPS scores (66.0 ± 13.9) compared to men (58.8 ± 15.1) (p = 0.005). Neither age (r = 0.05; p = 0.464) nor year of study (r = 0.03; p = 0.653) was correlated with CIPS score. There were also no differences in CIPS score between students with (63.4 ± 15.2) and without (64.7 ± 13.9) prior clinical work experience (p = 0.531). Insights: The results of the present study suggest that IS can occur at any stage of medical education, with a slightly higher prevalence in women. This study contributes to the understanding of IS among medical students and calls for addressing environmental factors and taking supportive measures to mitigate the impact of IS and promote medical students’ well-being and success. © 2023 Taylor &amp; Francis Group, LLC.","archive_location":"rayyan-163705735","container-title":"Teaching and Learning in Medicine","DOI":"10.1080/10401334.2023.2290607","issue":"1","page":"14-23","title":"The Prevalence of Impostor Phenomenon in Medical Students in Slovenia: Effects of Gender, Year of Study, and Clinical Work Experience","volume":"37","author":[{"family":"Kolenc Klen","given":"Katarina"},{"family":"Opara","given":"Manca"},{"family":"Škrinjar","given":"Dominik"},{"family":"Žnidarič","given":"Matej"},{"family":"Kozinc","given":"Žiga"}],"issued":{"date-parts":[["2025"]]}}}],"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Kolenc Klen et al., 2025)</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38F7C08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Slovenia</w:t>
            </w:r>
          </w:p>
        </w:tc>
        <w:tc>
          <w:tcPr>
            <w:tcW w:w="1915" w:type="dxa"/>
            <w:tcBorders>
              <w:top w:val="nil"/>
              <w:left w:val="nil"/>
              <w:bottom w:val="nil"/>
              <w:right w:val="nil"/>
            </w:tcBorders>
            <w:tcMar>
              <w:top w:w="-247" w:type="dxa"/>
              <w:left w:w="-247" w:type="dxa"/>
              <w:bottom w:w="-247" w:type="dxa"/>
              <w:right w:w="-247" w:type="dxa"/>
            </w:tcMar>
            <w:vAlign w:val="center"/>
          </w:tcPr>
          <w:p w14:paraId="13A13E4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2BDEF7B8"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07 students, 64.3% female, 23.2 ± 2.6 years</w:t>
            </w:r>
          </w:p>
        </w:tc>
        <w:tc>
          <w:tcPr>
            <w:tcW w:w="731" w:type="dxa"/>
            <w:tcBorders>
              <w:top w:val="nil"/>
              <w:left w:val="nil"/>
              <w:bottom w:val="nil"/>
              <w:right w:val="nil"/>
            </w:tcBorders>
            <w:tcMar>
              <w:top w:w="-247" w:type="dxa"/>
              <w:left w:w="-247" w:type="dxa"/>
              <w:bottom w:w="-247" w:type="dxa"/>
              <w:right w:w="-247" w:type="dxa"/>
            </w:tcMar>
            <w:vAlign w:val="center"/>
          </w:tcPr>
          <w:p w14:paraId="23D2241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4FBF3C7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767F0D8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20 (58)</w:t>
            </w:r>
          </w:p>
        </w:tc>
        <w:tc>
          <w:tcPr>
            <w:tcW w:w="3248" w:type="dxa"/>
            <w:tcBorders>
              <w:top w:val="nil"/>
              <w:left w:val="nil"/>
              <w:bottom w:val="nil"/>
              <w:right w:val="nil"/>
            </w:tcBorders>
            <w:tcMar>
              <w:top w:w="-247" w:type="dxa"/>
              <w:left w:w="-247" w:type="dxa"/>
              <w:bottom w:w="-247" w:type="dxa"/>
              <w:right w:w="-247" w:type="dxa"/>
            </w:tcMar>
            <w:vAlign w:val="center"/>
          </w:tcPr>
          <w:p w14:paraId="0336B04A"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with no significant associations with age, year of study, or prior clinical work experience.</w:t>
            </w:r>
          </w:p>
        </w:tc>
      </w:tr>
      <w:tr w:rsidR="00F23ABD" w:rsidRPr="000324AB" w14:paraId="0A999CB4" w14:textId="77777777" w:rsidTr="005B27AB">
        <w:tc>
          <w:tcPr>
            <w:tcW w:w="1787" w:type="dxa"/>
            <w:tcBorders>
              <w:top w:val="nil"/>
              <w:left w:val="nil"/>
              <w:bottom w:val="nil"/>
              <w:right w:val="nil"/>
            </w:tcBorders>
            <w:tcMar>
              <w:top w:w="0" w:type="dxa"/>
              <w:left w:w="0" w:type="dxa"/>
              <w:bottom w:w="0" w:type="dxa"/>
              <w:right w:w="0" w:type="dxa"/>
            </w:tcMar>
            <w:vAlign w:val="center"/>
          </w:tcPr>
          <w:p w14:paraId="30D4AA83"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Kristofferson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aF3hNJbF","properties":{"formattedCitation":"(Kristoffersson et al., 2024)","plainCitation":"(Kristoffersson et al., 2024)","noteIndex":0},"citationItems":[{"id":"QfOstKu6/DdrRwCRF","uris":["http://zotero.org/users/13947820/items/DHI9AAP9","http://zotero.org/users/13947820/items/27BNRYXW"],"itemData":{"id":13934,"type":"article-journal","abstract":"Background\nConcern over medical students’ well-being is a global issue, with studies showing high psychological distress rates. Impostor Phenomenon (IP), i.e., underestimating one’s abilities, attributing success to external factors, and feeling like a fraud, has been implicated as one reason behind these troubling findings. Meanwhile, resilience has been suggested to protect against psychological distress. This study aimed to investigate the prevalence of IP and its association with resilience among undergraduate medical students.\n\nMethods\nThe Clance Impostor Phenomenon Scale (CIPS), the Brief Resilience Scale (BRS), and sociodemographic questions were completed by 457 medical students registered in their 2-10th semester at a Swedish university. Of the respondents, 62.6% identified as women, 36.1% as men, and 1.3% as others.\n\nResults\nThe prevalence of IP was 58.4% (defined as CIPS score ≥ 62). According to the CIPS scoring guidelines, 10.3% of participants had low IP, 29.5% moderate, 41.6% frequent, and 18.6% intense IP. Of all participants, almost 90% experienced at least moderate and 60.2% frequent to intense IP. Women had significantly higher CIPS scores and lower BRS scores than men. In contrast, neither attending semester nor age group significantly impacted CIPS scores. Finally, there was a moderate inverse correlation between the level of resilience and the prevalence of IP.\n\nConclusions\nOur findings suggest that the majority of Swedish medical students feels like an impostor, and of these students, most do so frequently. Furthermore, IP is more prevalent among female students – who also show lower levels of resilience. Moreover, our results indicated that IP could hinder achieving higher resilience. Future longitudinal studies should investigate how gender norms may contribute to IP feelings and explore the potential advantages of counteracting IP and strengthening resilience among medical students. However, targeted interventions addressing individual students’ IP and resilience are insufficient. There is also a need to address structural aspects of the educational environment, such as gender stereotypes, that may contribute to IP.","archive_location":"rayyan-163705712","container-title":"BMC Medical Education","DOI":"10.1186/s12909-024-05788-2","ISSN":"1472-6920","issue":"1","journalAbbreviation":"BMC Med Educ","page":"782","source":"PubMed Central","title":"Impostor phenomenon and its association with resilience in medical education – a questionnaire study among Swedish medical students","volume":"24","author":[{"family":"Kristoffersson","given":"Emelie"},{"family":"Boman","given":"Jens"},{"family":"Bitar","given":"Aziz"}],"issued":{"date-parts":[["2024",7,19]]}}}],"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Kristoffersson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699E27E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Sweden</w:t>
            </w:r>
          </w:p>
        </w:tc>
        <w:tc>
          <w:tcPr>
            <w:tcW w:w="1915" w:type="dxa"/>
            <w:tcBorders>
              <w:top w:val="nil"/>
              <w:left w:val="nil"/>
              <w:bottom w:val="nil"/>
              <w:right w:val="nil"/>
            </w:tcBorders>
            <w:tcMar>
              <w:top w:w="-247" w:type="dxa"/>
              <w:left w:w="-247" w:type="dxa"/>
              <w:bottom w:w="-247" w:type="dxa"/>
              <w:right w:w="-247" w:type="dxa"/>
            </w:tcMar>
            <w:vAlign w:val="center"/>
          </w:tcPr>
          <w:p w14:paraId="736E7BB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708E479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57 students, 62.6% female, NR mean age</w:t>
            </w:r>
          </w:p>
        </w:tc>
        <w:tc>
          <w:tcPr>
            <w:tcW w:w="731" w:type="dxa"/>
            <w:tcBorders>
              <w:top w:val="nil"/>
              <w:left w:val="nil"/>
              <w:bottom w:val="nil"/>
              <w:right w:val="nil"/>
            </w:tcBorders>
            <w:tcMar>
              <w:top w:w="-247" w:type="dxa"/>
              <w:left w:w="-247" w:type="dxa"/>
              <w:bottom w:w="-247" w:type="dxa"/>
              <w:right w:w="-247" w:type="dxa"/>
            </w:tcMar>
            <w:vAlign w:val="center"/>
          </w:tcPr>
          <w:p w14:paraId="1D5E748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4BAA44A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5E19799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75 (60.2)</w:t>
            </w:r>
          </w:p>
        </w:tc>
        <w:tc>
          <w:tcPr>
            <w:tcW w:w="3248" w:type="dxa"/>
            <w:tcBorders>
              <w:top w:val="nil"/>
              <w:left w:val="nil"/>
              <w:bottom w:val="nil"/>
              <w:right w:val="nil"/>
            </w:tcBorders>
            <w:tcMar>
              <w:top w:w="-247" w:type="dxa"/>
              <w:left w:w="-247" w:type="dxa"/>
              <w:bottom w:w="-247" w:type="dxa"/>
              <w:right w:w="-247" w:type="dxa"/>
            </w:tcMar>
            <w:vAlign w:val="center"/>
          </w:tcPr>
          <w:p w14:paraId="1259658D"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and lower resilience scores in females; IP negatively associated with resilience.</w:t>
            </w:r>
          </w:p>
        </w:tc>
      </w:tr>
      <w:tr w:rsidR="00F23ABD" w:rsidRPr="000324AB" w14:paraId="2B645DF0" w14:textId="77777777" w:rsidTr="005B27AB">
        <w:tc>
          <w:tcPr>
            <w:tcW w:w="1787" w:type="dxa"/>
            <w:tcBorders>
              <w:top w:val="nil"/>
              <w:left w:val="nil"/>
              <w:bottom w:val="nil"/>
              <w:right w:val="nil"/>
            </w:tcBorders>
            <w:tcMar>
              <w:top w:w="0" w:type="dxa"/>
              <w:left w:w="0" w:type="dxa"/>
              <w:bottom w:w="0" w:type="dxa"/>
              <w:right w:w="0" w:type="dxa"/>
            </w:tcMar>
            <w:vAlign w:val="center"/>
          </w:tcPr>
          <w:p w14:paraId="421D6DFF"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Levant 2020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YNNNqbs1","properties":{"formattedCitation":"(Levant et al., 2020)","plainCitation":"(Levant et al., 2020)","noteIndex":0},"citationItems":[{"id":"QfOstKu6/Y2V9PClX","uris":["http://zotero.org/users/13947820/items/S2DP2XKI","http://zotero.org/users/13947820/items/7K2UIV95","http://zotero.org/users/13947820/items/4DCKZ5BZ"],"itemData":{"id":13879,"type":"article-journal","abstract":"Objectives: This study examined the incidence and severity of impostorism in third-year medical students as they transitioned from the preclinical to clinical phases of training. Methods: A cross-sectional study was conducted in third-year medical students (N=215).  Respondents completed a voluntary, anonymous, 60-item survey that included the Clance Impostor Phenomenon Scale and the Perceived Stress Scale.  Student's-t, Mann-Whitney, and Chi-Square tests and Pearson correlation were used to determine differences between subgroups of students and relationships between instruments scores and demographic parameters. Results: Fifty-nine percent of students responded with N=112 (59% female) completing at least one instrument. The mean impostor score was 63.0 ± 14.6 (moderate-to-frequent impostor feelings) and was 9% higher in females (U=1181, p = .046). Perceived Stress scores for females were 17% higher than males (t(109)=2.87, p=.005).  Females had lower United States Medical Licensing Examination (USMLE) Step 1 scores (t(107)= 3.06,  p=.003).  Impostor and perceived stress scores were correlated for males (r(46)=.47, p=.002) and females (r(64)=.54,p&lt;.0001). Impostor and USMLE Step 1 scores were negatively correlated for males (r(45) =-.32, p= .034) but not females (r(63) = -.11, p=.40). Conclusions:  These findings demonstrate the intercorrelation between impostorism and stress in male and female medical students and raise interesting questions regarding the contributions of gender and other factors involved with medical training.","archive_location":"rayyan-163705821","container-title":"International journal of medical education","DOI":"10.5116/ijme.5e99.7aa2","page":"90-96","title":"Impostorism in American medical students during early clinical training: gender differences and intercorrelating factors","volume":"11","author":[{"family":"Levant","given":"Beth"},{"family":"Villwock","given":"Jennifer A."},{"family":"Manzardo","given":"Ann M."}],"issued":{"date-parts":[["2020"]]}}}],"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Levant et al., 2020)</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7E11A9D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06ADDE5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5737C13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12 students, NR female, 25.8 ± 3 years</w:t>
            </w:r>
          </w:p>
        </w:tc>
        <w:tc>
          <w:tcPr>
            <w:tcW w:w="731" w:type="dxa"/>
            <w:tcBorders>
              <w:top w:val="nil"/>
              <w:left w:val="nil"/>
              <w:bottom w:val="nil"/>
              <w:right w:val="nil"/>
            </w:tcBorders>
            <w:tcMar>
              <w:top w:w="-247" w:type="dxa"/>
              <w:left w:w="-247" w:type="dxa"/>
              <w:bottom w:w="-247" w:type="dxa"/>
              <w:right w:w="-247" w:type="dxa"/>
            </w:tcMar>
            <w:vAlign w:val="center"/>
          </w:tcPr>
          <w:p w14:paraId="10FB4BD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139A600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246311B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07AA4D4E"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association between responses to specific items and self-reported underrepresented minority status.</w:t>
            </w:r>
          </w:p>
        </w:tc>
      </w:tr>
      <w:tr w:rsidR="00F23ABD" w:rsidRPr="000324AB" w14:paraId="780C215E" w14:textId="77777777" w:rsidTr="005B27AB">
        <w:tc>
          <w:tcPr>
            <w:tcW w:w="1787" w:type="dxa"/>
            <w:tcBorders>
              <w:top w:val="nil"/>
              <w:left w:val="nil"/>
              <w:bottom w:val="nil"/>
              <w:right w:val="nil"/>
            </w:tcBorders>
            <w:tcMar>
              <w:top w:w="0" w:type="dxa"/>
              <w:left w:w="0" w:type="dxa"/>
              <w:bottom w:w="0" w:type="dxa"/>
              <w:right w:w="0" w:type="dxa"/>
            </w:tcMar>
            <w:vAlign w:val="center"/>
          </w:tcPr>
          <w:p w14:paraId="4474874B"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Mashhadi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Qtutd6Rb","properties":{"formattedCitation":"(Mashhadi et al., 2022)","plainCitation":"(Mashhadi et al., 2022)","noteIndex":0},"citationItems":[{"id":"QfOstKu6/Qyhha9FL","uris":["http://zotero.org/users/13947820/items/NW9H4J9C","http://zotero.org/users/13947820/items/JU629MP7","http://zotero.org/users/13947820/items/459SS55Y"],"itemData":{"id":13882,"type":"article-journal","abstract":"Objectives: To determine the prevalence of Imposter syndrome among medical students and to assess its association with various sociodemographic factors. Study Design: Analytical cross-sectional study. Replace and During of Study: Public and Private Medical Colleges of Islamabad/Rawalpindi and Lahore Pakistan, from Nov 2021-Apr 2022. Methodology: An analytical cross-sectional study was carried out in Public and Private Medical and Dental Colleges of Islamabad/Rawalpindi and Lahore Pakistan, from Nov 2021 to Apr 2022. Three hundred ninety-nine eligible MBBS/BDS students were enrolled through non probability convenience sampling. Data was collected Online through a 20 item Clance questionnaire. Data was analysed using SPSS Version-25. Qualitative variables were expressed as frequency and percentages and quantitative variables as mean and S.D. Chi-square test was applied. Results: Out of 399 participants, 254(63.6%) were males and 145(36.3%) were females. Majority of the participants (71.4%) were in age range of 20-22 years. Three hundred and sixty-two (90.7%) participants were students of MBBS, while 37(9.3%) studied in BDS. Two hundred fifty (62.65%) participants suffered from imposter syndrome which showed a positive association with gender (p&lt;0.001), age (p&lt;0.001), year of Study (p&lt;0.001) and academic performance in class (p=0.002). Conclusion: Imposter syndrome is quite prevalent among the high achieving medical students and is associated with various sociodemographic variables. Further in-depth research is needed to confirm its association with mental health issues and its adverse effects on the normal functioning of individuals. © 2022, Army Medical College. All rights reserved.","archive_location":"rayyan-163705805","container-title":"Pakistan Armed Forces Medical Journal","DOI":"10.51253/pafmj.v72iSUPPL-4.9681","page":"S864-S868","title":"Prevalence of Imposter Syndrome Among Medical Students of Rawalpindi, Islamabad and Lahore: A Cross-Sectional Study Investigating A Trending and Pragmatic Topic: we no Longer have to Live in Pluralistic Ignorance","volume":"72","author":[{"family":"Mashhadi","given":"Syed Fawad"},{"family":"Khan","given":"Nazish"},{"family":"Khalid","given":"Rana Abdullah"},{"family":"Raza","given":"Hubab"},{"family":"Hassan","given":"Ateeq Ul"},{"family":"Younas","given":"Muhammad Fahad"}],"issued":{"date-parts":[["2022"]]}}}],"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Mashhadi et al., 2022)</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577308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Pakistan</w:t>
            </w:r>
          </w:p>
        </w:tc>
        <w:tc>
          <w:tcPr>
            <w:tcW w:w="1915" w:type="dxa"/>
            <w:tcBorders>
              <w:top w:val="nil"/>
              <w:left w:val="nil"/>
              <w:bottom w:val="nil"/>
              <w:right w:val="nil"/>
            </w:tcBorders>
            <w:tcMar>
              <w:top w:w="-247" w:type="dxa"/>
              <w:left w:w="-247" w:type="dxa"/>
              <w:bottom w:w="-247" w:type="dxa"/>
              <w:right w:w="-247" w:type="dxa"/>
            </w:tcMar>
            <w:vAlign w:val="center"/>
          </w:tcPr>
          <w:p w14:paraId="088E3EB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and dental students</w:t>
            </w:r>
          </w:p>
        </w:tc>
        <w:tc>
          <w:tcPr>
            <w:tcW w:w="1998" w:type="dxa"/>
            <w:tcBorders>
              <w:top w:val="nil"/>
              <w:left w:val="nil"/>
              <w:bottom w:val="nil"/>
              <w:right w:val="nil"/>
            </w:tcBorders>
            <w:tcMar>
              <w:top w:w="-247" w:type="dxa"/>
              <w:left w:w="-247" w:type="dxa"/>
              <w:bottom w:w="-247" w:type="dxa"/>
              <w:right w:w="-247" w:type="dxa"/>
            </w:tcMar>
            <w:vAlign w:val="center"/>
          </w:tcPr>
          <w:p w14:paraId="5408630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362 students, NR female, NR mean age</w:t>
            </w:r>
          </w:p>
        </w:tc>
        <w:tc>
          <w:tcPr>
            <w:tcW w:w="731" w:type="dxa"/>
            <w:tcBorders>
              <w:top w:val="nil"/>
              <w:left w:val="nil"/>
              <w:bottom w:val="nil"/>
              <w:right w:val="nil"/>
            </w:tcBorders>
            <w:tcMar>
              <w:top w:w="-247" w:type="dxa"/>
              <w:left w:w="-247" w:type="dxa"/>
              <w:bottom w:w="-247" w:type="dxa"/>
              <w:right w:w="-247" w:type="dxa"/>
            </w:tcMar>
            <w:vAlign w:val="center"/>
          </w:tcPr>
          <w:p w14:paraId="60CC8D2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22505AE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7FBB1C5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40 (66.3)</w:t>
            </w:r>
          </w:p>
        </w:tc>
        <w:tc>
          <w:tcPr>
            <w:tcW w:w="3248" w:type="dxa"/>
            <w:tcBorders>
              <w:top w:val="nil"/>
              <w:left w:val="nil"/>
              <w:bottom w:val="nil"/>
              <w:right w:val="nil"/>
            </w:tcBorders>
            <w:tcMar>
              <w:top w:w="-247" w:type="dxa"/>
              <w:left w:w="-247" w:type="dxa"/>
              <w:bottom w:w="-247" w:type="dxa"/>
              <w:right w:w="-247" w:type="dxa"/>
            </w:tcMar>
            <w:vAlign w:val="center"/>
          </w:tcPr>
          <w:p w14:paraId="483A1A34"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significantly associated with gender, age, academic performance, and year of study. No significant associations with ethnicity, religion, hometown, college type, city, birth order, or total family income.</w:t>
            </w:r>
          </w:p>
        </w:tc>
      </w:tr>
      <w:tr w:rsidR="00F23ABD" w:rsidRPr="000324AB" w14:paraId="0D59B8DD" w14:textId="77777777" w:rsidTr="005B27AB">
        <w:tc>
          <w:tcPr>
            <w:tcW w:w="1787" w:type="dxa"/>
            <w:tcBorders>
              <w:top w:val="nil"/>
              <w:left w:val="nil"/>
              <w:bottom w:val="nil"/>
              <w:right w:val="nil"/>
            </w:tcBorders>
            <w:tcMar>
              <w:top w:w="0" w:type="dxa"/>
              <w:left w:w="0" w:type="dxa"/>
              <w:bottom w:w="0" w:type="dxa"/>
              <w:right w:w="0" w:type="dxa"/>
            </w:tcMar>
            <w:vAlign w:val="center"/>
          </w:tcPr>
          <w:p w14:paraId="0469033F"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Naser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GgRYUzD7","properties":{"formattedCitation":"(Naser et al., 2022)","plainCitation":"(Naser et al., 2022)","noteIndex":0},"citationItems":[{"id":"QfOstKu6/C0lm8AIq","uris":["http://zotero.org/users/13947820/items/FVQLYVX3","http://zotero.org/users/13947820/items/FDS6LACY"],"itemData":{"id":13937,"type":"article-journal","abstract":"The atmosphere of constant scrutiny of academic ability that prevails in medical colleges may leave some students at risk of expressing feelings of intellectual fraudulence and phoniness. Impostor phenomenon (IP) traits have been associated with anxiety, depression, job dissatisfaction, and poor professional performance. Internationally trained junior doctors exhibit stronger IP feelings than colleagues trained within their own country of citizenship. These feelings may develop during student life. International universities are diverse and complex environments where students may be emersed in a cultural milieu alien to their societies of origin, leading to feelings of isolation. Individuals with IP traits often perceive themselves as the “only one” experiencing this phenomenon, resulting in further isolation and negative self-evaluation, especially among women and underrepresented minorities. IP has also been linked to low self-esteem among students. This study assessed the prevalence of IP and its relationship to self-esteem among students at a campus of a European medical college with a large international student body situated in the Middle East. The self-administered questionnaires: Clance's Impostor Phenomenon Scale (CIPS) and Rosenberg's Self-Esteem Scale (RSES) were completed by 290 medical students (58.3% females). Participants' median (range) age was 19 years (16–35). Students were of 28 different nationalities; the largest proportions were from Gulf Corporation Council (GCC) countries. The prevalence of low self-esteem was 18.6%, while 45.2% of the students demonstrated traits suggestive of IP. There was a strongly negative correlation between CIPS and RSES (r = −0.71). No significant gender differences were found in IP. Similarly, no differences in IP were found when comparing between age groups, previous experience in higher education or year of study. Multivariate analysis showed that students from GCC countries had higher levels of self-esteem relative to students from other regions. Low self-esteem was a strong predictor of IP. Country of origin may influence students' self-esteem studying in international university settings.","archive_location":"rayyan-163705859","container-title":"Frontiers in Medicine","DOI":"10.3389/fmed.2022.850434","ISSN":"2296-858X","journalAbbreviation":"Front Med (Lausanne)","page":"850434","source":"PubMed Central","title":"Impostor Phenomenon and Its Relationship to Self-Esteem Among Students at an International Medical College in the Middle East: A Cross Sectional Study","title-short":"Impostor Phenomenon and Its Relationship to Self-Esteem Among Students at an International Medical College in the Middle East","volume":"9","author":[{"family":"Naser","given":"Maryam Jameel"},{"family":"Hasan","given":"Nebras Ebrahim"},{"family":"Zainaldeen","given":"Manal Hasan"},{"family":"Zaidi","given":"Ayesha"},{"family":"Mohamed","given":"Yusuf Mahdi Ahmed Mulla Hasan"},{"family":"Fredericks","given":"Salim"}],"issued":{"date-parts":[["2022",4,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Naser et al., 2022)</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BAE312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Bahrain</w:t>
            </w:r>
          </w:p>
        </w:tc>
        <w:tc>
          <w:tcPr>
            <w:tcW w:w="1915" w:type="dxa"/>
            <w:tcBorders>
              <w:top w:val="nil"/>
              <w:left w:val="nil"/>
              <w:bottom w:val="nil"/>
              <w:right w:val="nil"/>
            </w:tcBorders>
            <w:tcMar>
              <w:top w:w="-247" w:type="dxa"/>
              <w:left w:w="-247" w:type="dxa"/>
              <w:bottom w:w="-247" w:type="dxa"/>
              <w:right w:w="-247" w:type="dxa"/>
            </w:tcMar>
            <w:vAlign w:val="center"/>
          </w:tcPr>
          <w:p w14:paraId="74A1420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96F90C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90 students, 58.3% female, NR mean age</w:t>
            </w:r>
          </w:p>
        </w:tc>
        <w:tc>
          <w:tcPr>
            <w:tcW w:w="731" w:type="dxa"/>
            <w:tcBorders>
              <w:top w:val="nil"/>
              <w:left w:val="nil"/>
              <w:bottom w:val="nil"/>
              <w:right w:val="nil"/>
            </w:tcBorders>
            <w:tcMar>
              <w:top w:w="-247" w:type="dxa"/>
              <w:left w:w="-247" w:type="dxa"/>
              <w:bottom w:w="-247" w:type="dxa"/>
              <w:right w:w="-247" w:type="dxa"/>
            </w:tcMar>
            <w:vAlign w:val="center"/>
          </w:tcPr>
          <w:p w14:paraId="781170E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5025A64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4F6A14B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31(45.2)</w:t>
            </w:r>
          </w:p>
        </w:tc>
        <w:tc>
          <w:tcPr>
            <w:tcW w:w="3248" w:type="dxa"/>
            <w:tcBorders>
              <w:top w:val="nil"/>
              <w:left w:val="nil"/>
              <w:bottom w:val="nil"/>
              <w:right w:val="nil"/>
            </w:tcBorders>
            <w:tcMar>
              <w:top w:w="-247" w:type="dxa"/>
              <w:left w:w="-247" w:type="dxa"/>
              <w:bottom w:w="-247" w:type="dxa"/>
              <w:right w:w="-247" w:type="dxa"/>
            </w:tcMar>
            <w:vAlign w:val="center"/>
          </w:tcPr>
          <w:p w14:paraId="33A99F86"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negatively associated with self-esteem, with small associations with marital status. No significant associations with gender, age, degree status, year of study, pre-clinical vs. clinical stage, domestic vs. international status, or geographical region.</w:t>
            </w:r>
          </w:p>
        </w:tc>
      </w:tr>
      <w:tr w:rsidR="00F23ABD" w:rsidRPr="000324AB" w14:paraId="168D1894" w14:textId="77777777" w:rsidTr="005B27AB">
        <w:tc>
          <w:tcPr>
            <w:tcW w:w="1787" w:type="dxa"/>
            <w:tcBorders>
              <w:top w:val="nil"/>
              <w:left w:val="nil"/>
              <w:bottom w:val="nil"/>
              <w:right w:val="nil"/>
            </w:tcBorders>
            <w:tcMar>
              <w:top w:w="0" w:type="dxa"/>
              <w:left w:w="0" w:type="dxa"/>
              <w:bottom w:w="0" w:type="dxa"/>
              <w:right w:w="0" w:type="dxa"/>
            </w:tcMar>
            <w:vAlign w:val="center"/>
          </w:tcPr>
          <w:p w14:paraId="4615C050"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Neufeld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eh22XGfX","properties":{"formattedCitation":"(Neufeld et al., 2023)","plainCitation":"(Neufeld et al., 2023)","noteIndex":0},"citationItems":[{"id":"QfOstKu6/DTxLnXde","uris":["http://zotero.org/users/13947820/items/Z7KAT8VD","http://zotero.org/users/13947820/items/DF6NTZN9"],"itemData":{"id":13861,"type":"article-journal","abstract":"Theory: Impostor phenomenon (IP) refers to people’s feelings of intellectual fraudulence and fear of being “discovered,” despite contradicting evidence of success. Due to its association with burnout and distress, it is progressively being studied in medicine. While various explanations for IP have been discussed in the literature, the role of motivation has largely been neglected. Hypotheses: Using self-determination theory (SDT) as a lens, it was hypothesized that different general causality orientations (impersonal, control, autonomy), domain-specific types of motivation (autonomous vs. controlled) toward going to medical school, and levels of satisfaction of basic psychological needs (autonomy, competence, relatedness) in the medical program, would each predict severity of IP symptoms. Method: A total of 1,450 medical students from three Canadian institutions were invited to complete a survey containing the Clance Impostor Phenomenon Scale and scales derived from SDT’s mini theories: basic psychological needs theory, causality orientations theory, and organismic integration theory. We explored the prevalence of IP among the students and used regression to capture variable relationships, accounting for gender effects. Results: Data from 277 (19.1%) students were assessed, 73% of whom reported moderate or worse IP symptoms. Having an impersonal general causality orientation, more controlled motivation toward going to medical school, and lower need satisfaction in the medical program, each related to increased IP severity. Together, these motivational factors accounted for 30.3%, 13.6%, and 21.8% of the variance in students’ IP severity, respectively. Conclusions: Findings from this study suggest that students who are more self-determined (both in general and in medical school), and whose basic psychological needs are more supported in their medical program, will experience less frequent and severe IP symptoms. Preliminary explanations and implications of these findings are discussed within the medical education context. © 2022 Taylor &amp; Francis Group, LLC.","archive_location":"rayyan-163705878","container-title":"Teaching and Learning in Medicine","DOI":"10.1080/10401334.2022.2056741","issue":"2","page":"180-192","title":"Why Do We Feel Like Intellectual Frauds? A Self-Determination Theory Perspective on the Impostor Phenomenon in Medical Students","volume":"35","author":[{"family":"Neufeld","given":"Adam"},{"family":"Babenko","given":"Oksana"},{"family":"Lai","given":"Hollis"},{"family":"Svrcek","given":"Clark"},{"family":"Malin","given":"Greg"}],"issued":{"date-parts":[["202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Neufeld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B7FA89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anada</w:t>
            </w:r>
          </w:p>
        </w:tc>
        <w:tc>
          <w:tcPr>
            <w:tcW w:w="1915" w:type="dxa"/>
            <w:tcBorders>
              <w:top w:val="nil"/>
              <w:left w:val="nil"/>
              <w:bottom w:val="nil"/>
              <w:right w:val="nil"/>
            </w:tcBorders>
            <w:tcMar>
              <w:top w:w="-247" w:type="dxa"/>
              <w:left w:w="-247" w:type="dxa"/>
              <w:bottom w:w="-247" w:type="dxa"/>
              <w:right w:w="-247" w:type="dxa"/>
            </w:tcMar>
            <w:vAlign w:val="center"/>
          </w:tcPr>
          <w:p w14:paraId="7B734F1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11AD317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77 students, 64.3% female, NR mean age</w:t>
            </w:r>
          </w:p>
        </w:tc>
        <w:tc>
          <w:tcPr>
            <w:tcW w:w="731" w:type="dxa"/>
            <w:tcBorders>
              <w:top w:val="nil"/>
              <w:left w:val="nil"/>
              <w:bottom w:val="nil"/>
              <w:right w:val="nil"/>
            </w:tcBorders>
            <w:tcMar>
              <w:top w:w="-247" w:type="dxa"/>
              <w:left w:w="-247" w:type="dxa"/>
              <w:bottom w:w="-247" w:type="dxa"/>
              <w:right w:w="-247" w:type="dxa"/>
            </w:tcMar>
            <w:vAlign w:val="center"/>
          </w:tcPr>
          <w:p w14:paraId="3C4E960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2DDEDD3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59DA64A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04 (73.3)</w:t>
            </w:r>
          </w:p>
        </w:tc>
        <w:tc>
          <w:tcPr>
            <w:tcW w:w="3248" w:type="dxa"/>
            <w:tcBorders>
              <w:top w:val="nil"/>
              <w:left w:val="nil"/>
              <w:bottom w:val="nil"/>
              <w:right w:val="nil"/>
            </w:tcBorders>
            <w:tcMar>
              <w:top w:w="-247" w:type="dxa"/>
              <w:left w:w="-247" w:type="dxa"/>
              <w:bottom w:w="-247" w:type="dxa"/>
              <w:right w:w="-247" w:type="dxa"/>
            </w:tcMar>
            <w:vAlign w:val="center"/>
          </w:tcPr>
          <w:p w14:paraId="2A54E976"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significantly associated with gender, impersonal general causality orientation, and controlled motivation for pursuing medical school. No association with ethnic minority status, autonomy, competence, relatedness satisfaction in the medical program, autonomy general causality orientation, or autonomous motivation.</w:t>
            </w:r>
          </w:p>
        </w:tc>
      </w:tr>
      <w:tr w:rsidR="00F23ABD" w:rsidRPr="000324AB" w14:paraId="0F98E011" w14:textId="77777777" w:rsidTr="005B27AB">
        <w:tc>
          <w:tcPr>
            <w:tcW w:w="1787" w:type="dxa"/>
            <w:tcBorders>
              <w:top w:val="nil"/>
              <w:left w:val="nil"/>
              <w:bottom w:val="nil"/>
              <w:right w:val="nil"/>
            </w:tcBorders>
            <w:tcMar>
              <w:top w:w="0" w:type="dxa"/>
              <w:left w:w="0" w:type="dxa"/>
              <w:bottom w:w="0" w:type="dxa"/>
              <w:right w:w="0" w:type="dxa"/>
            </w:tcMar>
            <w:vAlign w:val="center"/>
          </w:tcPr>
          <w:p w14:paraId="3DF4AEE5"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Ogunyemi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yLEYyh8r","properties":{"formattedCitation":"(Ogunyemi et al., 2022)","plainCitation":"(Ogunyemi et al., 2022)","noteIndex":0},"citationItems":[{"id":"QfOstKu6/YCk3w7ib","uris":["http://zotero.org/users/13947820/items/959YS32W","http://zotero.org/users/13947820/items/I6TNK928"],"itemData":{"id":13940,"type":"article-journal","abstract":"Background\nImpostor syndrome is characterized by fraudulent self-doubt and correlates with burnout, and adverse mental health.\n\nObjective\nThe objective was to investigate correlates of Impostor syndrome in a medical education cohort and determine if an interactive workshop can improve knowledge and perception of Impostor syndrome.\n\nMethods\nFrom June 2019 to February 2021 interactive educational workshops were conducted for medical education cohorts. Participants completed baseline knowledge and Impostor syndrome self-identification surveys, participated in interactive presentations and discussions, followed by post-intervention surveys.\n\nResults\nThere were 198 participants including 19% residents, 10% medical students, 30% faculty and 41% Graduate Medical Education (GME) administrators. Overall, 57% were positive for Impostor syndrome. Participants classified as the following Impostor syndrome competence subtypes: Expert = 42%; Soloist = 34%; Super-person = 31%; Perfectionist = 25%; and Natural Genius = 21%. Self-identified contributors of IS included: parent expectations = 72%, female gender = 58%, and academic rat race = 37%. GME administrators compared to physicians/medical students had significantly higher number of self-identified contributors to Impostor syndrome. Knowledge survey scores increased from 4.94 (SD = 2.8) to 5.78 (2.48) post intervention (p = 0.045). Participants with Impostor syndrome competence subtypes had increased perceptions of Impostor syndrome as a cause of stress, failure to reach full potential, and negative relationships/teamwork (p = 0.032 -&lt;0.001).\n\nConclusion\nImpostor syndrome was common in this medical education cohort, and those with Impostor syndrome significantly attributed negative personal and professional outcomes to Impostor syndrome. An interactive workshop on Impostor syndrome can be used to increase perceptions and knowledge regarding Impostor syndrome. The materials can be adapted for relevance to various audiences.","archive_location":"rayyan-163705840","container-title":"PLoS ONE","DOI":"10.1371/journal.pone.0272496","ISSN":"1932-6203","issue":"8","journalAbbreviation":"PLoS One","page":"e0272496","source":"PubMed Central","title":"Improving wellness: Defeating Impostor syndrome in medical education using an interactive reflective workshop","title-short":"Improving wellness","volume":"17","author":[{"family":"Ogunyemi","given":"Dotun"},{"family":"Lee","given":"Tommy"},{"family":"Ma","given":"Melissa"},{"family":"Osuma","given":"Ashley"},{"family":"Eghbali","given":"Mason"},{"family":"Bouri","given":"Natalie"}],"issued":{"date-parts":[["2022",8,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Ogunyemi et al., 2022)</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6EE66BD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18C32EF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Pre-post – Medical students, resident physicians, administrators and directors</w:t>
            </w:r>
          </w:p>
        </w:tc>
        <w:tc>
          <w:tcPr>
            <w:tcW w:w="1998" w:type="dxa"/>
            <w:tcBorders>
              <w:top w:val="nil"/>
              <w:left w:val="nil"/>
              <w:bottom w:val="nil"/>
              <w:right w:val="nil"/>
            </w:tcBorders>
            <w:tcMar>
              <w:top w:w="-247" w:type="dxa"/>
              <w:left w:w="-247" w:type="dxa"/>
              <w:bottom w:w="-247" w:type="dxa"/>
              <w:right w:w="-247" w:type="dxa"/>
            </w:tcMar>
            <w:vAlign w:val="center"/>
          </w:tcPr>
          <w:p w14:paraId="12ED346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8 students, 77.5% female, NR mean age</w:t>
            </w:r>
          </w:p>
        </w:tc>
        <w:tc>
          <w:tcPr>
            <w:tcW w:w="731" w:type="dxa"/>
            <w:tcBorders>
              <w:top w:val="nil"/>
              <w:left w:val="nil"/>
              <w:bottom w:val="nil"/>
              <w:right w:val="nil"/>
            </w:tcBorders>
            <w:tcMar>
              <w:top w:w="-247" w:type="dxa"/>
              <w:left w:w="-247" w:type="dxa"/>
              <w:bottom w:w="-247" w:type="dxa"/>
              <w:right w:w="-247" w:type="dxa"/>
            </w:tcMar>
            <w:vAlign w:val="center"/>
          </w:tcPr>
          <w:p w14:paraId="31007DF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YIS</w:t>
            </w:r>
          </w:p>
        </w:tc>
        <w:tc>
          <w:tcPr>
            <w:tcW w:w="894" w:type="dxa"/>
            <w:tcBorders>
              <w:top w:val="nil"/>
              <w:left w:val="nil"/>
              <w:bottom w:val="nil"/>
              <w:right w:val="nil"/>
            </w:tcBorders>
            <w:tcMar>
              <w:top w:w="-247" w:type="dxa"/>
              <w:left w:w="-247" w:type="dxa"/>
              <w:bottom w:w="-247" w:type="dxa"/>
              <w:right w:w="-247" w:type="dxa"/>
            </w:tcMar>
            <w:vAlign w:val="center"/>
          </w:tcPr>
          <w:p w14:paraId="7AECE35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6CDB4BF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33FD1845"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Participants with impostor syndrome competence subtypes reported increased perceptions of IP as a source of stress, a barrier to reaching full potential, and a factor in negative relationships and teamwork.</w:t>
            </w:r>
          </w:p>
        </w:tc>
      </w:tr>
      <w:tr w:rsidR="00F23ABD" w:rsidRPr="000324AB" w14:paraId="30D5684A" w14:textId="77777777" w:rsidTr="005B27AB">
        <w:tc>
          <w:tcPr>
            <w:tcW w:w="1787" w:type="dxa"/>
            <w:tcBorders>
              <w:top w:val="nil"/>
              <w:left w:val="nil"/>
              <w:bottom w:val="nil"/>
              <w:right w:val="nil"/>
            </w:tcBorders>
            <w:tcMar>
              <w:top w:w="0" w:type="dxa"/>
              <w:left w:w="0" w:type="dxa"/>
              <w:bottom w:w="0" w:type="dxa"/>
              <w:right w:w="0" w:type="dxa"/>
            </w:tcMar>
            <w:vAlign w:val="center"/>
          </w:tcPr>
          <w:p w14:paraId="76D8AD36"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Priya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aMsmtXmB","properties":{"formattedCitation":"(Priya et al., 2024)","plainCitation":"(Priya et al., 2024)","noteIndex":0},"citationItems":[{"id":"QfOstKu6/VciBpKOJ","uris":["http://zotero.org/users/13947820/items/3TJEB5LR","http://zotero.org/users/13947820/items/HN56UJVI"],"itemData":{"id":13781,"type":"article-journal","abstract":"Introduction: “Imposter syndrome” or “Imposter Phenomenon” is not a mental disorder but is considered as a psychological pattern in which people doubt their accomplishments and is associated with certain poor psychological functioning like low self-esteem can be detrimental to medical students. Objective: To find out the prevalence of Imposter phenomenon as well as it association with self-esteem among the final year medical students. Methods: A cross sectional study was carried-out among 249 medical students of a private medical college in the U.T of Puducherry using Clance Imposter Phenomenon scale. Results: 58.2% and 41.8% of the participants were in Part-1 and part-2 of final year respectively. It was observed that every participant had some degree of Imposter phenomenon. Low self –esteem, was found among 12.85% of the study participants. In this study there was no association between the low self-esteem and Imposter Syndrome. Conclusion: It is very clear that the burden of Imposter syndrome is quite high among the medical students as the reasons are varied. Extensive research to elaborate these is the need of the hour, as this information helps in designing the preventive measures for the students who are the future of the nation and the foundation stones of progress. © The Author(s). 2024 Open Access.","archive_location":"rayyan-163705724","container-title":"Indian Journal of Community Health","DOI":"10.47203/IJCH.2024.v36i02.010","issue":"2","page":"215-221","title":"Imposter Phenomenon Among the Final Year (Part 1 and 2) Medical Students of a Private Medical College in the Union Territory of Puducherry: A Cross Sectional Study","volume":"36","author":[{"family":"Priya","given":"Padma"},{"family":"Konduru","given":"Rajesh Kumar"},{"family":"Manikandan","given":"M."},{"family":"Purty","given":"Anil J."}],"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Priya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7179E3E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India</w:t>
            </w:r>
          </w:p>
        </w:tc>
        <w:tc>
          <w:tcPr>
            <w:tcW w:w="1915" w:type="dxa"/>
            <w:tcBorders>
              <w:top w:val="nil"/>
              <w:left w:val="nil"/>
              <w:bottom w:val="nil"/>
              <w:right w:val="nil"/>
            </w:tcBorders>
            <w:tcMar>
              <w:top w:w="-247" w:type="dxa"/>
              <w:left w:w="-247" w:type="dxa"/>
              <w:bottom w:w="-247" w:type="dxa"/>
              <w:right w:w="-247" w:type="dxa"/>
            </w:tcMar>
            <w:vAlign w:val="center"/>
          </w:tcPr>
          <w:p w14:paraId="6C2A104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24BF668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49 students, 57.0% female, NR mean age</w:t>
            </w:r>
          </w:p>
        </w:tc>
        <w:tc>
          <w:tcPr>
            <w:tcW w:w="731" w:type="dxa"/>
            <w:tcBorders>
              <w:top w:val="nil"/>
              <w:left w:val="nil"/>
              <w:bottom w:val="nil"/>
              <w:right w:val="nil"/>
            </w:tcBorders>
            <w:tcMar>
              <w:top w:w="-247" w:type="dxa"/>
              <w:left w:w="-247" w:type="dxa"/>
              <w:bottom w:w="-247" w:type="dxa"/>
              <w:right w:w="-247" w:type="dxa"/>
            </w:tcMar>
            <w:vAlign w:val="center"/>
          </w:tcPr>
          <w:p w14:paraId="5DCC66A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058B4EA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4C54BCF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03 (41.36)</w:t>
            </w:r>
          </w:p>
        </w:tc>
        <w:tc>
          <w:tcPr>
            <w:tcW w:w="3248" w:type="dxa"/>
            <w:tcBorders>
              <w:top w:val="nil"/>
              <w:left w:val="nil"/>
              <w:bottom w:val="nil"/>
              <w:right w:val="nil"/>
            </w:tcBorders>
            <w:tcMar>
              <w:top w:w="-247" w:type="dxa"/>
              <w:left w:w="-247" w:type="dxa"/>
              <w:bottom w:w="-247" w:type="dxa"/>
              <w:right w:w="-247" w:type="dxa"/>
            </w:tcMar>
            <w:vAlign w:val="center"/>
          </w:tcPr>
          <w:p w14:paraId="69E27CAA"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association of IP with gender or self-esteem.</w:t>
            </w:r>
          </w:p>
        </w:tc>
      </w:tr>
      <w:tr w:rsidR="00F23ABD" w:rsidRPr="000324AB" w14:paraId="5FE9A92D" w14:textId="77777777" w:rsidTr="005B27AB">
        <w:tc>
          <w:tcPr>
            <w:tcW w:w="1787" w:type="dxa"/>
            <w:tcBorders>
              <w:top w:val="nil"/>
              <w:left w:val="nil"/>
              <w:bottom w:val="nil"/>
              <w:right w:val="nil"/>
            </w:tcBorders>
            <w:tcMar>
              <w:top w:w="0" w:type="dxa"/>
              <w:left w:w="0" w:type="dxa"/>
              <w:bottom w:w="0" w:type="dxa"/>
              <w:right w:w="0" w:type="dxa"/>
            </w:tcMar>
            <w:vAlign w:val="center"/>
          </w:tcPr>
          <w:p w14:paraId="060EB342"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Qureshi 2017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67hmT8yb","properties":{"formattedCitation":"(Qureshi et al., 2017)","plainCitation":"(Qureshi et al., 2017)","noteIndex":0},"citationItems":[{"id":"QfOstKu6/inF3UUYV","uris":["http://zotero.org/users/13947820/items/49C8CH4F","http://zotero.org/users/13947820/items/SMGME5RE"],"itemData":{"id":13790,"type":"article-journal","abstract":"Background: Imposter syndrome (IS) first described in 1978 is recently gaining more importance due to its long lasting, strong and detrimental implications on the Medical students as well as the institutions and society. The sufferers are competent objectively but they have a secret fear in them, that they are inadequate in the skills and knowledge and this secret will be open to others anytime. It is strongly associated with burnout phenomenon, anxiety, depression, many other psychological effects and many significant implications on medical education and training. Suffering students develop different styles of learning and find it difficult to learn through conventional or usual teaching strategies. Objectives: This study objective was to find out the frequency of IS among Pakistani medical students. Methodology: This was a cross sectional, descriptive study, conducted in a private medical college of Lahore, Pakistan in November 2016. Sampling technique was convenient non-probability type and study instrument was 08 items questionnaire. The students who answered ``Yes{''} for five or more out of eight questions were considered positive for Imposter Syndrome. Results: Out of 143 final year MBBS students 58.7\\% were females \\&amp; 41.3\\% males. Sixty eight (68) students (47.5\\%) were found having Imposter Syndrome according to the Young Imposter scale (YIS) used as questionnaire. Out of these 45 (53.5\\%) were females and 23 (38.9\\%) males. Conclusion: Imposter syndrome or phenomenon may be present in significant frequencies and number among medical students. This may have detrimental effects on body, mind, personalities and academic as well as professional developments. Efforts should be made to find out IS/IP among students and to train both students and teachers.","archive_location":"rayyan-163486079","container-title":"ANNALS OF KING EDWARD MEDICAL UNIVERSITY LAHORE PAKISTAN","ISSN":"2079-7192","issue":"2","page":"107-111","title":"Imposter Syndrome among Pakistani Medical Students","volume":"23","author":[{"family":"Qureshi","given":"Muhammad Atif"},{"family":"Taj","given":"Jamshad"},{"family":"Latif","given":"Muhammad Zahid"},{"family":"Rafique","given":"Shumaila"},{"family":"Ahmed","given":"Rafique"},{"family":"Chaudhry","given":"Mohammad Akbar"}],"issued":{"date-parts":[["2017"]]}}}],"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Qureshi et al., 2017)</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7CFF8C5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India</w:t>
            </w:r>
          </w:p>
        </w:tc>
        <w:tc>
          <w:tcPr>
            <w:tcW w:w="1915" w:type="dxa"/>
            <w:tcBorders>
              <w:top w:val="nil"/>
              <w:left w:val="nil"/>
              <w:bottom w:val="nil"/>
              <w:right w:val="nil"/>
            </w:tcBorders>
            <w:tcMar>
              <w:top w:w="-247" w:type="dxa"/>
              <w:left w:w="-247" w:type="dxa"/>
              <w:bottom w:w="-247" w:type="dxa"/>
              <w:right w:w="-247" w:type="dxa"/>
            </w:tcMar>
            <w:vAlign w:val="center"/>
          </w:tcPr>
          <w:p w14:paraId="72B6F91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707F806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43 students, 58.7% female, 24.08 ± 1.05 years</w:t>
            </w:r>
          </w:p>
        </w:tc>
        <w:tc>
          <w:tcPr>
            <w:tcW w:w="731" w:type="dxa"/>
            <w:tcBorders>
              <w:top w:val="nil"/>
              <w:left w:val="nil"/>
              <w:bottom w:val="nil"/>
              <w:right w:val="nil"/>
            </w:tcBorders>
            <w:tcMar>
              <w:top w:w="-247" w:type="dxa"/>
              <w:left w:w="-247" w:type="dxa"/>
              <w:bottom w:w="-247" w:type="dxa"/>
              <w:right w:w="-247" w:type="dxa"/>
            </w:tcMar>
            <w:vAlign w:val="center"/>
          </w:tcPr>
          <w:p w14:paraId="666E22D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YIS</w:t>
            </w:r>
          </w:p>
        </w:tc>
        <w:tc>
          <w:tcPr>
            <w:tcW w:w="894" w:type="dxa"/>
            <w:tcBorders>
              <w:top w:val="nil"/>
              <w:left w:val="nil"/>
              <w:bottom w:val="nil"/>
              <w:right w:val="nil"/>
            </w:tcBorders>
            <w:tcMar>
              <w:top w:w="-247" w:type="dxa"/>
              <w:left w:w="-247" w:type="dxa"/>
              <w:bottom w:w="-247" w:type="dxa"/>
              <w:right w:w="-247" w:type="dxa"/>
            </w:tcMar>
            <w:vAlign w:val="center"/>
          </w:tcPr>
          <w:p w14:paraId="2A3CA00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72D4E0C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8 (47.5)</w:t>
            </w:r>
          </w:p>
        </w:tc>
        <w:tc>
          <w:tcPr>
            <w:tcW w:w="3248" w:type="dxa"/>
            <w:tcBorders>
              <w:top w:val="nil"/>
              <w:left w:val="nil"/>
              <w:bottom w:val="nil"/>
              <w:right w:val="nil"/>
            </w:tcBorders>
            <w:tcMar>
              <w:top w:w="-247" w:type="dxa"/>
              <w:left w:w="-247" w:type="dxa"/>
              <w:bottom w:w="-247" w:type="dxa"/>
              <w:right w:w="-247" w:type="dxa"/>
            </w:tcMar>
            <w:vAlign w:val="center"/>
          </w:tcPr>
          <w:p w14:paraId="6BC0D649"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association of IP with gender.</w:t>
            </w:r>
          </w:p>
        </w:tc>
      </w:tr>
      <w:tr w:rsidR="00F23ABD" w:rsidRPr="000324AB" w14:paraId="3B7D47A0" w14:textId="77777777" w:rsidTr="005B27AB">
        <w:tc>
          <w:tcPr>
            <w:tcW w:w="1787" w:type="dxa"/>
            <w:tcBorders>
              <w:top w:val="nil"/>
              <w:left w:val="nil"/>
              <w:bottom w:val="nil"/>
              <w:right w:val="nil"/>
            </w:tcBorders>
            <w:tcMar>
              <w:top w:w="0" w:type="dxa"/>
              <w:left w:w="0" w:type="dxa"/>
              <w:bottom w:w="0" w:type="dxa"/>
              <w:right w:w="0" w:type="dxa"/>
            </w:tcMar>
            <w:vAlign w:val="center"/>
          </w:tcPr>
          <w:p w14:paraId="220C0A87"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Rice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zLn9TjW2","properties":{"formattedCitation":"(Rice et al., 2023)","plainCitation":"(Rice et al., 2023)","noteIndex":0},"citationItems":[{"id":"QfOstKu6/RZkDZkBs","uris":["http://zotero.org/users/13947820/items/VDUD9C5G","http://zotero.org/users/13947820/items/8RQSRYB4","http://zotero.org/users/13947820/items/8I9L5XP6"],"itemData":{"id":13888,"type":"article-journal","abstract":"Objectives: Impostor syndrome (IS) is prevalent in medical professionals. However, little is known about the prevalence of IS among medical trainees and those who are underrepresented in medicine (UiM). Even less is known about the experiences of UiM students at predominantly white institutions (PWIs) and historically black colleges/universities (HBCUs) relative to their non-UiM peers. The purpose of this study is to investigate differences in impostor syndrome among UiM and non-UiM medical students at a PWI and a HBCU. We additionally explored gender differences in impostor syndrome among UiM and non-UiM students at both institutions. Method: Medical students (N = 278) at a PWI (N = 183, 107 (59%) women) and a HBCU (N = 95, 60 (63%) women), completed an anonymous, online two-part survey. In part one, students provided demographic information, and in part two, students completed the Clance Impostor Phenomenon Scale, a 20-item self-report questionnaire that assessed feelings of inadequacy and self-doubt surrounding intelligence, success, achievements, and one's inability to accept praise/recognition. Based on the student's score, the level of IS was measured and placed into one of two levels: few/moderate IS feelings, or frequent/intense IS feelings. We conducted a series of chi-square tests, binary logistic regression, independent sample t-tests, and analysis of variance to test the main aim of the study. Results: The response rate was 22% and 25% at the PWI and HBCU, respectively. Overall, 97% of students reported moderate to intense feelings of IS, and women were 1.7 times more likely than men to report frequent or intense feelings of IS (63.5% vs 50.5%, p = 0.03). Students at PWI were 2.7 times more likely to report frequent or intense IS than HBCU students (66.7% vs 42.1%, p&lt; 0.01). In addition, UiM students at PWI were 3.0 times more likely to report frequent or intense IS compared to UiM students at HBCU (68.6 % vs 42.0%, p = 0.01). Computation of a three-way ANOVA with gender, minority status, and school type revealed a two-way interaction indicating that UiM women scored higher on impostor syndrome than UiM men at the PWI and HBCU. This trend was not observed among non-UiM students. Conclusions: Impostor syndrome is informed by gender, UiM status, as well as environmental context. Efforts to provide supportive professional development for medical students should be directed towards understanding and combatting this phenomenon at this critical juncture of their medical career. © 2023 National Medical Association","archive_location":"rayyan-163705738","container-title":"Journal of the National Medical Association","DOI":"10.1016/j.jnma.2023.01.012","issue":"2","page":"191-198","title":"Impostor syndrome among minority medical students who are underrepresented in medicine","volume":"115","author":[{"family":"Rice","given":"Jayne"},{"family":"Rosario-Williams","given":"Beverlin"},{"family":"Williams","given":"Francois"},{"family":"West-Livingston","given":"Lauren"},{"family":"Savage","given":"Dasha"},{"family":"Wilensky","given":"Jadyn A."},{"family":"Landry","given":"Alden"}],"issued":{"date-parts":[["2023"]]}}}],"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Rice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2FC951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6EF0681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17D671A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78 students, 60.0% female, NA mean age</w:t>
            </w:r>
          </w:p>
        </w:tc>
        <w:tc>
          <w:tcPr>
            <w:tcW w:w="731" w:type="dxa"/>
            <w:tcBorders>
              <w:top w:val="nil"/>
              <w:left w:val="nil"/>
              <w:bottom w:val="nil"/>
              <w:right w:val="nil"/>
            </w:tcBorders>
            <w:tcMar>
              <w:top w:w="-247" w:type="dxa"/>
              <w:left w:w="-247" w:type="dxa"/>
              <w:bottom w:w="-247" w:type="dxa"/>
              <w:right w:w="-247" w:type="dxa"/>
            </w:tcMar>
            <w:vAlign w:val="center"/>
          </w:tcPr>
          <w:p w14:paraId="18D2129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4E1F1FC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1B135D6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62 (58.3)</w:t>
            </w:r>
          </w:p>
        </w:tc>
        <w:tc>
          <w:tcPr>
            <w:tcW w:w="3248" w:type="dxa"/>
            <w:tcBorders>
              <w:top w:val="nil"/>
              <w:left w:val="nil"/>
              <w:bottom w:val="nil"/>
              <w:right w:val="nil"/>
            </w:tcBorders>
            <w:tcMar>
              <w:top w:w="-247" w:type="dxa"/>
              <w:left w:w="-247" w:type="dxa"/>
              <w:bottom w:w="-247" w:type="dxa"/>
              <w:right w:w="-247" w:type="dxa"/>
            </w:tcMar>
            <w:vAlign w:val="center"/>
          </w:tcPr>
          <w:p w14:paraId="50F3FEA8"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and in students at Predominantly White Institutions (PWI) compared to those at Historically Black Colleges/Universities (HBCU). Higher IP in Underrepresented in Medicine (UiM) students at PWIs than UiM students at HBCUs, as well as in non-UiM students at PWIs compared to non-UiM students at HBCUs. No association of IP with UiM status.</w:t>
            </w:r>
          </w:p>
        </w:tc>
      </w:tr>
      <w:tr w:rsidR="00F23ABD" w:rsidRPr="000324AB" w14:paraId="6DAC5C48" w14:textId="77777777" w:rsidTr="005B27AB">
        <w:tc>
          <w:tcPr>
            <w:tcW w:w="1787" w:type="dxa"/>
            <w:tcBorders>
              <w:top w:val="nil"/>
              <w:left w:val="nil"/>
              <w:bottom w:val="nil"/>
              <w:right w:val="nil"/>
            </w:tcBorders>
            <w:tcMar>
              <w:top w:w="0" w:type="dxa"/>
              <w:left w:w="0" w:type="dxa"/>
              <w:bottom w:w="0" w:type="dxa"/>
              <w:right w:w="0" w:type="dxa"/>
            </w:tcMar>
            <w:vAlign w:val="center"/>
          </w:tcPr>
          <w:p w14:paraId="5031A1BC"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Rosenthal 2021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zTXVMMnz","properties":{"formattedCitation":"(Rosenthal et al., 2021)","plainCitation":"(Rosenthal et al., 2021)","noteIndex":0},"citationItems":[{"id":"QfOstKu6/mQKcC4P4","uris":["http://zotero.org/users/13947820/items/VG89T8PR","http://zotero.org/users/13947820/items/FSMM5C2R","http://zotero.org/users/13947820/items/CXHEVZ7C"],"itemData":{"id":13870,"type":"article-journal","abstract":"BACKGROUND AND OBJECTIVES: Medical student distress and mental health needs are critical issues in undergraduate medical education. The imposter phenomenon (IP), defined as inappropriate feelings of inadequacy among high achievers is linked to psychological distress. We investigated the prevalence of IP among first-year medical school students and its association with personality measures that affect interpersonal relationships and well-being. METHODS: Two hundred fifty-seven students at a large, urban, northeastern medical school completed the Clance Impostor Phenomenon Scale (CIPS), Jefferson Scale of Empathy, Self-Compassion Scale, and Zuckerman-Kuhlman Personality Questionnaire immediately before beginning their first year of medical school. At the end of their first year, 182 of these students again completed the CIPS. RESULTS: Eighty-seven percent of the entering students reported high or very high degrees of IP. Students with higher IP scores had significantly lower mean scores on self-compassion, sociability self-esteem (P&lt;.0001 for all), and getting along with peers (P=.03). Lower IP scores were related to lower mean scores on neuroticism/anxiety and loneliness (P&lt;.001 for both). Women obtained a higher mean IP score than men. IP scores at the end of the school year increased significantly compared with the beginning of the year (P&lt;.001), both in frequency and intensity of IP. CONCLUSIONS: IP was common in matriculating first-year medical students and significantly increased at year’s end. Higher IP scores were significantly associated with lower scores for self-compassion, sociability, self-esteem, and higher scores on neuroticism/anxiety. © 2021, Society of Teachers of Family Medicine. All rights reserved.","archive_location":"rayyan-163705843","container-title":"Family Medicine","DOI":"10.22454/FamMed.2021.799997","issue":"2","page":"118-122","title":"Persistent impostor phenomenon is associated with distress in medical students","volume":"53","author":[{"family":"Rosenthal","given":"Susan"},{"family":"Schlussel","given":"Yvette"},{"family":"Yaden","given":"Mary Bit"},{"family":"Desantis","given":"Jennifer"},{"family":"Trayes","given":"Kathryn"},{"family":"Pohl","given":"Charles"},{"family":"Hojat","given":"Mohammadreza"}],"issued":{"date-parts":[["2021"]]}}}],"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Rosenthal et al., 2021)</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1B16969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4C9D05C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Longitudi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3EF2E5E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57 students, 50.2% female, NA mean age</w:t>
            </w:r>
          </w:p>
        </w:tc>
        <w:tc>
          <w:tcPr>
            <w:tcW w:w="731" w:type="dxa"/>
            <w:tcBorders>
              <w:top w:val="nil"/>
              <w:left w:val="nil"/>
              <w:bottom w:val="nil"/>
              <w:right w:val="nil"/>
            </w:tcBorders>
            <w:tcMar>
              <w:top w:w="-247" w:type="dxa"/>
              <w:left w:w="-247" w:type="dxa"/>
              <w:bottom w:w="-247" w:type="dxa"/>
              <w:right w:w="-247" w:type="dxa"/>
            </w:tcMar>
            <w:vAlign w:val="center"/>
          </w:tcPr>
          <w:p w14:paraId="076B980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45B32F3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0627041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82(32)</w:t>
            </w:r>
          </w:p>
        </w:tc>
        <w:tc>
          <w:tcPr>
            <w:tcW w:w="3248" w:type="dxa"/>
            <w:tcBorders>
              <w:top w:val="nil"/>
              <w:left w:val="nil"/>
              <w:bottom w:val="nil"/>
              <w:right w:val="nil"/>
            </w:tcBorders>
            <w:tcMar>
              <w:top w:w="-247" w:type="dxa"/>
              <w:left w:w="-247" w:type="dxa"/>
              <w:bottom w:w="-247" w:type="dxa"/>
              <w:right w:w="-247" w:type="dxa"/>
            </w:tcMar>
            <w:vAlign w:val="center"/>
          </w:tcPr>
          <w:p w14:paraId="21D46ED3"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and greater neuroticism/anxiety in females. IP increased from matriculation to the end of the first year. Significant associations of IP with specific personality traits across genders. Positive correlation of IP with neuroticism/anxiety and loneliness. Negative correlation of IP with self-compassion, sociability, self-esteem, interpersonal relationships, and health status.</w:t>
            </w:r>
          </w:p>
        </w:tc>
      </w:tr>
      <w:tr w:rsidR="00F23ABD" w:rsidRPr="000324AB" w14:paraId="0A41AD9A" w14:textId="77777777" w:rsidTr="005B27AB">
        <w:tc>
          <w:tcPr>
            <w:tcW w:w="1787" w:type="dxa"/>
            <w:tcBorders>
              <w:top w:val="nil"/>
              <w:left w:val="nil"/>
              <w:bottom w:val="nil"/>
              <w:right w:val="nil"/>
            </w:tcBorders>
            <w:tcMar>
              <w:top w:w="0" w:type="dxa"/>
              <w:left w:w="0" w:type="dxa"/>
              <w:bottom w:w="0" w:type="dxa"/>
              <w:right w:w="0" w:type="dxa"/>
            </w:tcMar>
            <w:vAlign w:val="center"/>
          </w:tcPr>
          <w:p w14:paraId="085D28E0"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Sawant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JgjZiLdQ","properties":{"formattedCitation":"(Sawant et al., 2023)","plainCitation":"(Sawant et al., 2023)","noteIndex":0},"citationItems":[{"id":"QfOstKu6/QR4JwzNz","uris":["http://zotero.org/users/13947820/items/UHQU25PY","http://zotero.org/users/13947820/items/MHBI4G3N","http://zotero.org/users/13947820/items/I3E5G4DU"],"itemData":{"id":13815,"type":"article-journal","abstract":"Introduction: \nImpostor phenomenon (IP) is a psychological experience where an individual considers their achievements to be fraudulent. IP in medical professionals is of paramount importance since it affects their self-confidence and communication skills. It has been associated with burnouts, low self-esteem, and neuroticism.\nAim:\nThis research aimed to study the prevalence of IP, personality traits, and self-esteem and to look at gender differences in medical undergraduate students and interns of an urban medical college along with the correlation of IP with personality traits and self-esteem in them.\nMethodology:\nAn online survey via Google Groups was conducted among MBBS students and interns of a medical college after informed consent and ethics approval were received. Four hundred sixteen participants completed the survey questionnaire which included demographic variables along with the the Clance Impostor Phenomenon Scale, the Big Five Inventory, and the Rosenberg Self-Esteem Scale.\nResults:\nIP was found in 236 (56.7%) students and interns. Personality domain mean scores were extraversion (26.4 ± 5.12), agreeableness (33.5 ± 5.4), conscientiousness (29.9 ± 5.7), neuroticism (21.6 ± 5.7), and openness (35.1 ± 4.9). The self-esteem mean score was 18.37 ± 6.14; only 16.11% had high self-esteem. Interns and first-year MBBS students scored higher on IP and low on self-esteem among all groups. Significant gender differences were seen in females on agreeableness, conscientiousness, and neuroticism as compared to the males. IP negatively correlated with self-esteem, extraversion, agreeableness, and conscientiousness and positively with neuroticism.\nConclusion:\nThis study throws some light on the IP experiences of medical undergraduates which have not been extensively researched in India.","container-title":"Industrial Psychiatry Journal","DOI":"10.4103/ipj.ipj_59_22","ISSN":"0972-6748","issue":"1","language":"en-US","page":"136","source":"journals.lww.com","title":"A study on impostor phenomenon, personality, and self-esteem of medical undergraduates and interns","volume":"32","author":[{"family":"Sawant","given":"Neena S."},{"family":"Kamath","given":"Yash"},{"family":"Bajaj","given":"Udita"},{"family":"Ajmera","given":"Krish"},{"family":"Lalwani","given":"Devansh"}],"issued":{"date-parts":[["2023",6]]}}}],"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Sawant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78F5D07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India</w:t>
            </w:r>
          </w:p>
        </w:tc>
        <w:tc>
          <w:tcPr>
            <w:tcW w:w="1915" w:type="dxa"/>
            <w:tcBorders>
              <w:top w:val="nil"/>
              <w:left w:val="nil"/>
              <w:bottom w:val="nil"/>
              <w:right w:val="nil"/>
            </w:tcBorders>
            <w:tcMar>
              <w:top w:w="-247" w:type="dxa"/>
              <w:left w:w="-247" w:type="dxa"/>
              <w:bottom w:w="-247" w:type="dxa"/>
              <w:right w:w="-247" w:type="dxa"/>
            </w:tcMar>
            <w:vAlign w:val="center"/>
          </w:tcPr>
          <w:p w14:paraId="094A92A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 and interns</w:t>
            </w:r>
          </w:p>
        </w:tc>
        <w:tc>
          <w:tcPr>
            <w:tcW w:w="1998" w:type="dxa"/>
            <w:tcBorders>
              <w:top w:val="nil"/>
              <w:left w:val="nil"/>
              <w:bottom w:val="nil"/>
              <w:right w:val="nil"/>
            </w:tcBorders>
            <w:tcMar>
              <w:top w:w="-247" w:type="dxa"/>
              <w:left w:w="-247" w:type="dxa"/>
              <w:bottom w:w="-247" w:type="dxa"/>
              <w:right w:w="-247" w:type="dxa"/>
            </w:tcMar>
            <w:vAlign w:val="center"/>
          </w:tcPr>
          <w:p w14:paraId="0CE930C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371 students, NA female, NA mean age</w:t>
            </w:r>
          </w:p>
        </w:tc>
        <w:tc>
          <w:tcPr>
            <w:tcW w:w="731" w:type="dxa"/>
            <w:tcBorders>
              <w:top w:val="nil"/>
              <w:left w:val="nil"/>
              <w:bottom w:val="nil"/>
              <w:right w:val="nil"/>
            </w:tcBorders>
            <w:tcMar>
              <w:top w:w="-247" w:type="dxa"/>
              <w:left w:w="-247" w:type="dxa"/>
              <w:bottom w:w="-247" w:type="dxa"/>
              <w:right w:w="-247" w:type="dxa"/>
            </w:tcMar>
            <w:vAlign w:val="center"/>
          </w:tcPr>
          <w:p w14:paraId="6901959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7CD4A46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04B33E5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6B6B30F2"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associated with medical year. No association of gender with IP, extraversion, openness, or self-esteem. Negative correlations of IP with self-esteem, extraversion, agreeableness, and conscientiousness. Positive correlation of IP with neuroticism. No association of IP with openness.</w:t>
            </w:r>
          </w:p>
        </w:tc>
      </w:tr>
      <w:tr w:rsidR="00F23ABD" w:rsidRPr="000324AB" w14:paraId="053C99F8" w14:textId="77777777" w:rsidTr="005B27AB">
        <w:tc>
          <w:tcPr>
            <w:tcW w:w="1787" w:type="dxa"/>
            <w:tcBorders>
              <w:top w:val="nil"/>
              <w:left w:val="nil"/>
              <w:bottom w:val="nil"/>
              <w:right w:val="nil"/>
            </w:tcBorders>
            <w:tcMar>
              <w:top w:w="0" w:type="dxa"/>
              <w:left w:w="0" w:type="dxa"/>
              <w:bottom w:w="0" w:type="dxa"/>
              <w:right w:w="0" w:type="dxa"/>
            </w:tcMar>
            <w:vAlign w:val="center"/>
          </w:tcPr>
          <w:p w14:paraId="14AD9FD3"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Shill-Russell 2022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LymmoGmZ","properties":{"formattedCitation":"(Shill-Russell et al., 2022)","plainCitation":"(Shill-Russell et al., 2022)","noteIndex":0},"citationItems":[{"id":"QfOstKu6/AoS0VZWR","uris":["http://zotero.org/users/13947820/items/ELTW7GBF","http://zotero.org/users/13947820/items/A7UNZ5Y9","http://zotero.org/users/13947820/items/IMXXJJ2T"],"itemData":{"id":13867,"type":"article-journal","abstract":"This study explores the rate of Imposter Syndrome (IS) in osteopathic medical students specifically in regard to gender. Additionally, we compare IS with previous performance on the Medical College Admission Test (MCAT) and undergraduate science GPA. IS has been described as a psychological term that refers to a pattern of behavior wherein people doubt their abilities and have a persistent fear of being exposed as a fraud regardless of adequate external evidence of success. Females in professional fields have been shown to experience IS at a significantly higher rate than their male counterparts, the cause of which is unknown. We performed an anonymous survey distributed to osteopathic medical students in the USA from the classes of 2020–2023. The final data included information from 23 classes across 9 osteopathic medical schools. Students were asked eight questions from the Young Imposter Scale questionnaire to determine if a student had IS. Students were also asked to provide MCAT scores and undergraduate science GPA information. This study confirms that female osteopathic medical students experience IS at a higher rate than their male counterparts. This phenomenon is not dependent on gender ratios in medical school classes, nor is it dependent on previous student success on the MCAT or undergraduate science GPA. This indicates that medical schools need to be aware of IS throughout the student population, not just high-achieving individuals. IS is a significant problem in medical education, which can lead to physician burnout and deteriorating well-being. © 2021, The Author(s) under exclusive licence to International Association of Medical Science Educators.","archive_location":"rayyan-163705844","container-title":"Medical Science Educator","DOI":"10.1007/s40670-021-01489-3","issue":"1","page":"157-163","title":"Imposter Syndrome Relation to Gender Across Osteopathic Medical Schools","volume":"32","author":[{"family":"Shill-Russell","given":"Courtney"},{"family":"Russell","given":"Robert C."},{"family":"Daines","given":"Bryan"},{"family":"Clement","given":"Garrett"},{"family":"Carlson","given":"Jessica"},{"family":"Zapata","given":"Isain"},{"family":"Henderson","given":"Melissa"}],"issued":{"date-parts":[["2022"]]}}}],"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Shill-Russell et al., 2022)</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63D921F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1BF7EE8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11873C1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00 students, 50.2% female, NA mean age</w:t>
            </w:r>
          </w:p>
        </w:tc>
        <w:tc>
          <w:tcPr>
            <w:tcW w:w="731" w:type="dxa"/>
            <w:tcBorders>
              <w:top w:val="nil"/>
              <w:left w:val="nil"/>
              <w:bottom w:val="nil"/>
              <w:right w:val="nil"/>
            </w:tcBorders>
            <w:tcMar>
              <w:top w:w="-247" w:type="dxa"/>
              <w:left w:w="-247" w:type="dxa"/>
              <w:bottom w:w="-247" w:type="dxa"/>
              <w:right w:w="-247" w:type="dxa"/>
            </w:tcMar>
            <w:vAlign w:val="center"/>
          </w:tcPr>
          <w:p w14:paraId="0C18FFE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YIS</w:t>
            </w:r>
          </w:p>
        </w:tc>
        <w:tc>
          <w:tcPr>
            <w:tcW w:w="894" w:type="dxa"/>
            <w:tcBorders>
              <w:top w:val="nil"/>
              <w:left w:val="nil"/>
              <w:bottom w:val="nil"/>
              <w:right w:val="nil"/>
            </w:tcBorders>
            <w:tcMar>
              <w:top w:w="-247" w:type="dxa"/>
              <w:left w:w="-247" w:type="dxa"/>
              <w:bottom w:w="-247" w:type="dxa"/>
              <w:right w:w="-247" w:type="dxa"/>
            </w:tcMar>
            <w:vAlign w:val="center"/>
          </w:tcPr>
          <w:p w14:paraId="361EB1B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5295718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4A3242E1"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No association of IP with intercept, science GPA, MCAT score, or the interaction between science GPA and MCAT score.</w:t>
            </w:r>
          </w:p>
        </w:tc>
      </w:tr>
      <w:tr w:rsidR="00F23ABD" w:rsidRPr="000324AB" w14:paraId="7BE1B3E7" w14:textId="77777777" w:rsidTr="005B27AB">
        <w:tc>
          <w:tcPr>
            <w:tcW w:w="1787" w:type="dxa"/>
            <w:tcBorders>
              <w:top w:val="nil"/>
              <w:left w:val="nil"/>
              <w:bottom w:val="nil"/>
              <w:right w:val="nil"/>
            </w:tcBorders>
            <w:tcMar>
              <w:top w:w="0" w:type="dxa"/>
              <w:left w:w="0" w:type="dxa"/>
              <w:bottom w:w="0" w:type="dxa"/>
              <w:right w:w="0" w:type="dxa"/>
            </w:tcMar>
            <w:vAlign w:val="center"/>
          </w:tcPr>
          <w:p w14:paraId="00EB659C"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Shinawatra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34tmqgFZ","properties":{"formattedCitation":"(Shinawatra et al., 2023)","plainCitation":"(Shinawatra et al., 2023)","noteIndex":0},"citationItems":[{"id":"QfOstKu6/3VkJ9HsW","uris":["http://zotero.org/users/13947820/items/CG97JJ7T","http://zotero.org/users/13947820/items/EB4WMYLH"],"itemData":{"id":13943,"type":"article-journal","abstract":"Impostor syndrome is a psychological condition that inhibits individuals’ ability to recognize their achievements such that they fear being exposed as forgers. It is common in medical students, particularly in the early stages of clerkship training while transitioning from preclinical to clinical training. This cross-sectional study assessed the prevalence and associated factors of the imposter phenomenon among medical clinical students using the Clance Impostor Phenomenon Scale (CIPS), focusing on sociodemographic characteristics, mental health status, and occurrence of the impostor phenomenon. Out of 228 undergraduate clinical-year medical students, 108 (47.4%) reported experiencing the impostor phenomenon. The results from the multivariable analysis showed that high levels of stress (adjusted odds ratio = 2.315; 95% confidence interval = 1.105–4.853), anxiety (6.462; 1.374–30.392), and depression (4.219; 1.448–12.290) were significantly associated with an increased risk of experiencing the impostor phenomenon. We found no difference between participants in the early or later years of clerkship training. The study highlights the prevalence of impostor syndrome among medical students and its link to mental health issues. Addressing this issue through education, mentorship, systemic problem solving, normalizing failure, and monitoring and treating mental health issues could help students reach and realize their full educational and professional potential.","archive_location":"rayyan-163705771","container-title":"Behavioral Sciences","DOI":"10.3390/bs13120976","ISSN":"2076-328X","issue":"12","journalAbbreviation":"Behav Sci (Basel)","page":"976","source":"PubMed Central","title":"Exploring Factors Affecting Impostor Syndrome among Undergraduate Clinical Medical Students at Chiang Mai University, Thailand: A Cross-Sectional Study","title-short":"Exploring Factors Affecting Impostor Syndrome among Undergraduate Clinical Medical Students at Chiang Mai University, Thailand","volume":"13","author":[{"family":"Shinawatra","given":"Purichaya"},{"family":"Kasirawat","given":"Chayada"},{"family":"Khunanon","given":"Phichittra"},{"family":"Boonchan","given":"Sorrathorn"},{"family":"Sangla","given":"Siripit"},{"family":"Maneeton","given":"Benchalak"},{"family":"Maneeton","given":"Narong"},{"family":"Kawilapat","given":"Suttipong"}],"issued":{"date-parts":[["2023",11,27]]}}}],"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Shinawatra et al., 2023)</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61A5D31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Thailand</w:t>
            </w:r>
          </w:p>
        </w:tc>
        <w:tc>
          <w:tcPr>
            <w:tcW w:w="1915" w:type="dxa"/>
            <w:tcBorders>
              <w:top w:val="nil"/>
              <w:left w:val="nil"/>
              <w:bottom w:val="nil"/>
              <w:right w:val="nil"/>
            </w:tcBorders>
            <w:tcMar>
              <w:top w:w="-247" w:type="dxa"/>
              <w:left w:w="-247" w:type="dxa"/>
              <w:bottom w:w="-247" w:type="dxa"/>
              <w:right w:w="-247" w:type="dxa"/>
            </w:tcMar>
            <w:vAlign w:val="center"/>
          </w:tcPr>
          <w:p w14:paraId="319FBC6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580C60D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28 students, 59.6% female, NA mean age</w:t>
            </w:r>
          </w:p>
        </w:tc>
        <w:tc>
          <w:tcPr>
            <w:tcW w:w="731" w:type="dxa"/>
            <w:tcBorders>
              <w:top w:val="nil"/>
              <w:left w:val="nil"/>
              <w:bottom w:val="nil"/>
              <w:right w:val="nil"/>
            </w:tcBorders>
            <w:tcMar>
              <w:top w:w="-247" w:type="dxa"/>
              <w:left w:w="-247" w:type="dxa"/>
              <w:bottom w:w="-247" w:type="dxa"/>
              <w:right w:w="-247" w:type="dxa"/>
            </w:tcMar>
            <w:vAlign w:val="center"/>
          </w:tcPr>
          <w:p w14:paraId="6DEBD74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0BAE50A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3957ECC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08 (47.4)</w:t>
            </w:r>
          </w:p>
        </w:tc>
        <w:tc>
          <w:tcPr>
            <w:tcW w:w="3248" w:type="dxa"/>
            <w:tcBorders>
              <w:top w:val="nil"/>
              <w:left w:val="nil"/>
              <w:bottom w:val="nil"/>
              <w:right w:val="nil"/>
            </w:tcBorders>
            <w:tcMar>
              <w:top w:w="-247" w:type="dxa"/>
              <w:left w:w="-247" w:type="dxa"/>
              <w:bottom w:w="-247" w:type="dxa"/>
              <w:right w:w="-247" w:type="dxa"/>
            </w:tcMar>
            <w:vAlign w:val="center"/>
          </w:tcPr>
          <w:p w14:paraId="7D247D23"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association of IP with gender, medical year, ward rotation, training location, GPA, or family background. Positive correlations of IP with anxiety, stress, and depression.</w:t>
            </w:r>
          </w:p>
        </w:tc>
      </w:tr>
      <w:tr w:rsidR="00F23ABD" w:rsidRPr="000324AB" w14:paraId="74C71093" w14:textId="77777777" w:rsidTr="005B27AB">
        <w:tc>
          <w:tcPr>
            <w:tcW w:w="1787" w:type="dxa"/>
            <w:tcBorders>
              <w:top w:val="nil"/>
              <w:left w:val="nil"/>
              <w:bottom w:val="nil"/>
              <w:right w:val="nil"/>
            </w:tcBorders>
            <w:tcMar>
              <w:top w:w="0" w:type="dxa"/>
              <w:left w:w="0" w:type="dxa"/>
              <w:bottom w:w="0" w:type="dxa"/>
              <w:right w:w="0" w:type="dxa"/>
            </w:tcMar>
            <w:vAlign w:val="center"/>
          </w:tcPr>
          <w:p w14:paraId="1CBF9F6E"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Shreffler 2020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NJW16CsF","properties":{"formattedCitation":"(Shreffler et al., 2021)","plainCitation":"(Shreffler et al., 2021)","noteIndex":0},"citationItems":[{"id":"QfOstKu6/QE6uZWyY","uris":["http://zotero.org/users/13947820/items/2QB65R4J","http://zotero.org/users/13947820/items/ZJQRIIYJ","http://zotero.org/users/13947820/items/SBZXNBSQ"],"itemData":{"id":13855,"type":"article-journal","abstract":"Theory: Impostor phenomenon (IP) is a widely recognized experience in which highly performing individuals do not internalize success. Self-doubt toward one’s ability or intelligence is unexpectedly common. Prior research has associated IP with medical student perceptions, burnout, and demographic characteristics. However, understanding how student IP experiences are related to actual academic achievement could help medical schools better support student performance and resilience. Hypotheses: The purpose of this research was to examine whether there is a relationship between medical students’ USMLE Step 1 scores and experiences of IP. Because medical students receive frequent, objective feedback on exam performance, we hypothesized that students with lower Step 1 scores would experience higher levels of IP. Methods: In 2019, all M1–M4 students at the University of Louisville were invited to complete Clance’s (1985) Impostor Phenomenon Scale (CIPS), a previously validated, 20-item, Likert-style scoring instrument designed to reflect respondents’ IP experience. We categorized subjects into one of four levels based on CIPS scoring guidelines. For students who had completed Step 1 at the time of the survey, we conducted a Welch’s ANOVA test to identify relationships between a student’s level of experienced IP and Step 1 scores. We also completed an item analysis comparing individual CIPS item responses with Step 1 performance. Results: Per the CIPS scoring guidelines, we categorized the 233 respondents as experiencing few (10.3%), moderate (47.6%), frequent (31.8%), or intense (10.3%) characteristics of IP. Nearly 90% of our sample experienced at least moderate levels of IP, with over 40% experiencing frequent or intense IP. There were no statistically significant differences among CIPS groups and mean Step 1 scores [F (3, 59.8) = 1.81, p = 0.155], and total/inter-quartile Step 1 score ranges broadly overlapped among all four IP experience levels. Within-item response patterns among high and low-scoring students also varied across individual CIPS items. Conclusions: The association between IP experience and Step 1 performance was nonlinear in our cross-sectional sample: the group having the most intense IP experiences did not have the lowest score rank on Step 1, nor did the group with the fewest IP characteristics make up our highest performing group. This, along with the broad dispersion of scores within each of the four IP levels, suggests that students’ internalization of achievement and feelings of IP are not consistently aligned with their actual performance on this assessment. Response variation on individual CIPS items suggest that underlying factors may drive variation in IP and performance. These results highlight the need for additional work to identify the constructs of IP that influence medical students specifically so that medical education stakeholders may better understand IP’s impact on other facets of medical school and implement the resources necessary to support individuals who experience IP. © 2020 Taylor &amp; Francis Group, LLC.","archive_location":"rayyan-163705875","container-title":"Teaching and Learning in Medicine","DOI":"10.1080/10401334.2020.1784741","issue":"1","page":"36-48","title":"Association between Characteristics of Impostor Phenomenon in Medical Students and Step 1 Performance","volume":"33","author":[{"family":"Shreffler","given":"Jacob"},{"family":"Weingartner","given":"Laura"},{"family":"Huecker","given":"Martin"},{"family":"Shaw","given":"M. Ann"},{"family":"Ziegler","given":"Craig"},{"family":"Simms","given":"Tony"},{"family":"Martin","given":"Leslee"},{"family":"Sawning","given":"Susan"}],"issued":{"date-parts":[["2021"]]}}}],"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Shreffler et al., 2021)</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7E53F1D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7571856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1F1747B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33 students, 45.6% female, NA mean age</w:t>
            </w:r>
          </w:p>
        </w:tc>
        <w:tc>
          <w:tcPr>
            <w:tcW w:w="731" w:type="dxa"/>
            <w:tcBorders>
              <w:top w:val="nil"/>
              <w:left w:val="nil"/>
              <w:bottom w:val="nil"/>
              <w:right w:val="nil"/>
            </w:tcBorders>
            <w:tcMar>
              <w:top w:w="-247" w:type="dxa"/>
              <w:left w:w="-247" w:type="dxa"/>
              <w:bottom w:w="-247" w:type="dxa"/>
              <w:right w:w="-247" w:type="dxa"/>
            </w:tcMar>
            <w:vAlign w:val="center"/>
          </w:tcPr>
          <w:p w14:paraId="5B25F63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5A64710E"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5A51F95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98(42.1)</w:t>
            </w:r>
          </w:p>
        </w:tc>
        <w:tc>
          <w:tcPr>
            <w:tcW w:w="3248" w:type="dxa"/>
            <w:tcBorders>
              <w:top w:val="nil"/>
              <w:left w:val="nil"/>
              <w:bottom w:val="nil"/>
              <w:right w:val="nil"/>
            </w:tcBorders>
            <w:tcMar>
              <w:top w:w="-247" w:type="dxa"/>
              <w:left w:w="-247" w:type="dxa"/>
              <w:bottom w:w="-247" w:type="dxa"/>
              <w:right w:w="-247" w:type="dxa"/>
            </w:tcMar>
            <w:vAlign w:val="center"/>
          </w:tcPr>
          <w:p w14:paraId="15D70427"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association of IP with medical year or USMLE scores.</w:t>
            </w:r>
          </w:p>
        </w:tc>
      </w:tr>
      <w:tr w:rsidR="00F23ABD" w:rsidRPr="000324AB" w14:paraId="7E957B0D" w14:textId="77777777" w:rsidTr="005B27AB">
        <w:tc>
          <w:tcPr>
            <w:tcW w:w="1787" w:type="dxa"/>
            <w:tcBorders>
              <w:top w:val="nil"/>
              <w:left w:val="nil"/>
              <w:bottom w:val="nil"/>
              <w:right w:val="nil"/>
            </w:tcBorders>
            <w:tcMar>
              <w:top w:w="0" w:type="dxa"/>
              <w:left w:w="0" w:type="dxa"/>
              <w:bottom w:w="0" w:type="dxa"/>
              <w:right w:w="0" w:type="dxa"/>
            </w:tcMar>
            <w:vAlign w:val="center"/>
          </w:tcPr>
          <w:p w14:paraId="13D3D163"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Sivananthajothy 2024 </w:t>
            </w:r>
            <w:r w:rsidRPr="000324AB">
              <w:rPr>
                <w:rFonts w:asciiTheme="majorBidi" w:hAnsiTheme="majorBidi" w:cstheme="majorBidi"/>
                <w:b/>
                <w:bCs/>
              </w:rPr>
              <w:lastRenderedPageBreak/>
              <w:fldChar w:fldCharType="begin"/>
            </w:r>
            <w:r>
              <w:rPr>
                <w:rFonts w:asciiTheme="majorBidi" w:hAnsiTheme="majorBidi" w:cstheme="majorBidi"/>
                <w:b/>
                <w:bCs/>
              </w:rPr>
              <w:instrText xml:space="preserve"> ADDIN ZOTERO_ITEM CSL_CITATION {"citationID":"yQzj5Pau","properties":{"formattedCitation":"(Sivananthajothy et al., 2024)","plainCitation":"(Sivananthajothy et al., 2024)","noteIndex":0},"citationItems":[{"id":"QfOstKu6/N2lmOi9u","uris":["http://zotero.org/users/13947820/items/5KGSPJVX","http://zotero.org/users/13947820/items/T4GQT6CJ"],"itemData":{"id":13743,"type":"article-journal","container-title":"Advances in Health Sciences Education","DOI":"10.1007/s10459-023-10265-4","ISSN":"1382-4996, 1573-1677","issue":"2","journalAbbreviation":"Adv in Health Sci Educ","language":"en","page":"611-639","source":"DOI.org (Crossref)","title":"Equity, diversity, and…exclusion? A national mixed methods study of “belonging” in Canadian undergraduate medical education","title-short":"Equity, diversity, and…exclusion?","volume":"29","author":[{"family":"Sivananthajothy","given":"Priatharsini"},{"family":"Adel","given":"Adibba"},{"family":"Afhami","given":"Shima"},{"family":"Castrogiovanni","given":"Nina"},{"family":"Osei-Tutu","given":"Kannin"},{"family":"Brown","given":"Allison"}],"issued":{"date-parts":[["2024",5]]}}}],"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Sivananthajothy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01491B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lastRenderedPageBreak/>
              <w:t>Canada</w:t>
            </w:r>
          </w:p>
        </w:tc>
        <w:tc>
          <w:tcPr>
            <w:tcW w:w="1915" w:type="dxa"/>
            <w:tcBorders>
              <w:top w:val="nil"/>
              <w:left w:val="nil"/>
              <w:bottom w:val="nil"/>
              <w:right w:val="nil"/>
            </w:tcBorders>
            <w:tcMar>
              <w:top w:w="-247" w:type="dxa"/>
              <w:left w:w="-247" w:type="dxa"/>
              <w:bottom w:w="-247" w:type="dxa"/>
              <w:right w:w="-247" w:type="dxa"/>
            </w:tcMar>
            <w:vAlign w:val="center"/>
          </w:tcPr>
          <w:p w14:paraId="7026EFA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20C488C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80 students, 72.5% female, NR mean age</w:t>
            </w:r>
          </w:p>
        </w:tc>
        <w:tc>
          <w:tcPr>
            <w:tcW w:w="731" w:type="dxa"/>
            <w:tcBorders>
              <w:top w:val="nil"/>
              <w:left w:val="nil"/>
              <w:bottom w:val="nil"/>
              <w:right w:val="nil"/>
            </w:tcBorders>
            <w:tcMar>
              <w:top w:w="-247" w:type="dxa"/>
              <w:left w:w="-247" w:type="dxa"/>
              <w:bottom w:w="-247" w:type="dxa"/>
              <w:right w:w="-247" w:type="dxa"/>
            </w:tcMar>
            <w:vAlign w:val="center"/>
          </w:tcPr>
          <w:p w14:paraId="2EC0DDB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3805922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48C42374"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2790F1B5"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 xml:space="preserve">Positive correlation of IP with depression, burnout, and interactions with medical student peers, faculty/preceptor/staff representation, and sense of </w:t>
            </w:r>
            <w:r w:rsidRPr="000324AB">
              <w:rPr>
                <w:rFonts w:asciiTheme="majorBidi" w:eastAsia="Times New Roman" w:hAnsiTheme="majorBidi" w:cstheme="majorBidi"/>
              </w:rPr>
              <w:lastRenderedPageBreak/>
              <w:t>belonging. Negative correlations of IP with representation, peer and faculty interactions, and sense of belonging. Faculty/preceptor/staff representation negatively correlated with depression and burnout. Sense of belonging negatively correlated with depression and burnout. Depression and burnout negatively correlated with representation.</w:t>
            </w:r>
          </w:p>
        </w:tc>
      </w:tr>
      <w:tr w:rsidR="00F23ABD" w:rsidRPr="000324AB" w14:paraId="455A4BAE" w14:textId="77777777" w:rsidTr="005B27AB">
        <w:tc>
          <w:tcPr>
            <w:tcW w:w="1787" w:type="dxa"/>
            <w:tcBorders>
              <w:top w:val="nil"/>
              <w:left w:val="nil"/>
              <w:bottom w:val="nil"/>
              <w:right w:val="nil"/>
            </w:tcBorders>
            <w:tcMar>
              <w:top w:w="0" w:type="dxa"/>
              <w:left w:w="0" w:type="dxa"/>
              <w:bottom w:w="0" w:type="dxa"/>
              <w:right w:w="0" w:type="dxa"/>
            </w:tcMar>
            <w:vAlign w:val="center"/>
          </w:tcPr>
          <w:p w14:paraId="479E9ACE"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Tran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McTf7zQi","properties":{"formattedCitation":"(Tran et al., 2022)","plainCitation":"(Tran et al., 2022)","noteIndex":0},"citationItems":[{"id":"QfOstKu6/tsZ99zqm","uris":["http://zotero.org/users/13947820/items/QMG6BAUL","http://zotero.org/users/13947820/items/KQXH28T6"],"itemData":{"id":13784,"type":"article-journal","archive_location":"rayyan-163486180","container-title":"ACADEMIC MEDICINE","DOI":"10.1097/ACM.0000000000004875","ISSN":"1040-2446","issue":"11","page":"S147","title":"Addressing Impostor Phenomenon Within the First Year of Medical School","volume":"97","author":[{"family":"Tran","given":"Connie K."},{"family":"Schmidt","given":"R. Michelle"},{"family":"Okoh","given":"Jennifer"},{"family":"Appelbaum","given":"Nital P."},{"family":"Huynh","given":"Phuong"},{"family":"Chen","given":"Weichao"},{"family":"Poythress","given":"E. Lee"}],"issued":{"date-parts":[["2022"]]}}}],"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Tran et al., 2022)</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2AA5BF0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339F5D58"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Pre-post – Medical students</w:t>
            </w:r>
          </w:p>
        </w:tc>
        <w:tc>
          <w:tcPr>
            <w:tcW w:w="1998" w:type="dxa"/>
            <w:tcBorders>
              <w:top w:val="nil"/>
              <w:left w:val="nil"/>
              <w:bottom w:val="nil"/>
              <w:right w:val="nil"/>
            </w:tcBorders>
            <w:tcMar>
              <w:top w:w="-247" w:type="dxa"/>
              <w:left w:w="-247" w:type="dxa"/>
              <w:bottom w:w="-247" w:type="dxa"/>
              <w:right w:w="-247" w:type="dxa"/>
            </w:tcMar>
            <w:vAlign w:val="center"/>
          </w:tcPr>
          <w:p w14:paraId="03CCC9F8"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13 students, NA female, NR mean age</w:t>
            </w:r>
          </w:p>
        </w:tc>
        <w:tc>
          <w:tcPr>
            <w:tcW w:w="731" w:type="dxa"/>
            <w:tcBorders>
              <w:top w:val="nil"/>
              <w:left w:val="nil"/>
              <w:bottom w:val="nil"/>
              <w:right w:val="nil"/>
            </w:tcBorders>
            <w:tcMar>
              <w:top w:w="-247" w:type="dxa"/>
              <w:left w:w="-247" w:type="dxa"/>
              <w:bottom w:w="-247" w:type="dxa"/>
              <w:right w:w="-247" w:type="dxa"/>
            </w:tcMar>
            <w:vAlign w:val="center"/>
          </w:tcPr>
          <w:p w14:paraId="626CF02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0845154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w:t>
            </w:r>
          </w:p>
        </w:tc>
        <w:tc>
          <w:tcPr>
            <w:tcW w:w="1332" w:type="dxa"/>
            <w:tcBorders>
              <w:top w:val="nil"/>
              <w:left w:val="nil"/>
              <w:bottom w:val="nil"/>
              <w:right w:val="nil"/>
            </w:tcBorders>
            <w:tcMar>
              <w:top w:w="-247" w:type="dxa"/>
              <w:left w:w="-247" w:type="dxa"/>
              <w:bottom w:w="-247" w:type="dxa"/>
              <w:right w:w="-247" w:type="dxa"/>
            </w:tcMar>
            <w:vAlign w:val="center"/>
          </w:tcPr>
          <w:p w14:paraId="5D4F19B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NA</w:t>
            </w:r>
          </w:p>
        </w:tc>
        <w:tc>
          <w:tcPr>
            <w:tcW w:w="3248" w:type="dxa"/>
            <w:tcBorders>
              <w:top w:val="nil"/>
              <w:left w:val="nil"/>
              <w:bottom w:val="nil"/>
              <w:right w:val="nil"/>
            </w:tcBorders>
            <w:tcMar>
              <w:top w:w="-247" w:type="dxa"/>
              <w:left w:w="-247" w:type="dxa"/>
              <w:bottom w:w="-247" w:type="dxa"/>
              <w:right w:w="-247" w:type="dxa"/>
            </w:tcMar>
            <w:vAlign w:val="center"/>
          </w:tcPr>
          <w:p w14:paraId="3E9A6D27"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After the module, more participants recognized the impact of IP on themselves and others and reported greater confidence in managing its effects. 94% of first-year participants agreed on the module’s importance in their medical education.</w:t>
            </w:r>
          </w:p>
        </w:tc>
      </w:tr>
      <w:tr w:rsidR="00F23ABD" w:rsidRPr="000324AB" w14:paraId="570E54EE" w14:textId="77777777" w:rsidTr="005B27AB">
        <w:tc>
          <w:tcPr>
            <w:tcW w:w="1787" w:type="dxa"/>
            <w:tcBorders>
              <w:top w:val="nil"/>
              <w:left w:val="nil"/>
              <w:bottom w:val="nil"/>
              <w:right w:val="nil"/>
            </w:tcBorders>
            <w:tcMar>
              <w:top w:w="0" w:type="dxa"/>
              <w:left w:w="0" w:type="dxa"/>
              <w:bottom w:w="0" w:type="dxa"/>
              <w:right w:w="0" w:type="dxa"/>
            </w:tcMar>
            <w:vAlign w:val="center"/>
          </w:tcPr>
          <w:p w14:paraId="34163C3C"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Vilchez-Cornejo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XLOX2A2d","properties":{"formattedCitation":"(Vilchez-Cornejo et al., 2021)","plainCitation":"(Vilchez-Cornejo et al., 2021)","noteIndex":0},"citationItems":[{"id":"QfOstKu6/1zbfA3YV","uris":["http://zotero.org/users/13947820/items/LBU2MQ8N","http://zotero.org/users/13947820/items/G7PUGQE7"],"itemData":{"id":13730,"type":"article-journal","abstract":"OBJECTIVE: To determine the factors associated with impostor syndrome in medical students from six regions of Peru.\nMATERIAL AND METHODS: A multicentre, cross-sectional study was conduced on students from first to the sixth year in six Peruvian regions. Sociodemographic, academic, and psychological characteristics were included through the Depression, Anxiety, and Stress Scale-21, the Rosenberg Self-Esteem Scale and the Clance Imposter Phenomenon Scale. Generalised linear models were performed using crude and adjusted estimated prevalence ratios.\nRESULTS: Of 2,231 medical students, 54.3% were female and 30.6% had the impostor phenomenon. An association was found between the PI and those who suffered from depression (aPR=1.51; 95%CI, 1.27-1.79), anxiety (aPR=2.25; 95%CI, 1.75-2.90), stress (aPR=1.37; 95%CI, 1.19-1.57), and being female (aPR=1.12; 95%CI, 1.01-1.26).\nCONCLUSIONS: Three out of 10 medical students suffer from PI; having some level of depression, anxiety, stress, being a woman, and/or attending the fourth academic year were predisposing factors for their development.","container-title":"Revista Colombiana De Psiquiatria (English Ed.)","DOI":"10.1016/j.rcp.2021.04.011","ISSN":"2530-3120","issue":"2","journalAbbreviation":"Rev Colomb Psiquiatr (Engl Ed)","language":"eng, spa","note":"PMID: 34210515","page":"S0034-7450(21)00088-3","source":"PubMed","title":"Imposter Syndrome and its Associated Factors in Medical Students in Six Peruvian Faculties","volume":"52","author":[{"family":"Vilchez-Cornejo","given":"Jennifer"},{"family":"Romani","given":"Luccio"},{"family":"Chávez-Bustamante","given":"Saraí Gloria"},{"family":"Copaja-Corzo","given":"Cesar"},{"family":"Sánchez-Vicente","given":"Juan C."},{"family":"Viera-Morón","given":"Ronald David"},{"family":"Ocampo-Portocarrero","given":"Benggi"}],"issued":{"date-parts":[["2021",6,28]]}}}],"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Vilchez-Cornejo et al., 2021)</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5411A47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Peru</w:t>
            </w:r>
          </w:p>
        </w:tc>
        <w:tc>
          <w:tcPr>
            <w:tcW w:w="1915" w:type="dxa"/>
            <w:tcBorders>
              <w:top w:val="nil"/>
              <w:left w:val="nil"/>
              <w:bottom w:val="nil"/>
              <w:right w:val="nil"/>
            </w:tcBorders>
            <w:tcMar>
              <w:top w:w="-247" w:type="dxa"/>
              <w:left w:w="-247" w:type="dxa"/>
              <w:bottom w:w="-247" w:type="dxa"/>
              <w:right w:w="-247" w:type="dxa"/>
            </w:tcMar>
            <w:vAlign w:val="center"/>
          </w:tcPr>
          <w:p w14:paraId="43DF147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6020EBA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2231 students, 54.3% female, 21 years</w:t>
            </w:r>
          </w:p>
        </w:tc>
        <w:tc>
          <w:tcPr>
            <w:tcW w:w="731" w:type="dxa"/>
            <w:tcBorders>
              <w:top w:val="nil"/>
              <w:left w:val="nil"/>
              <w:bottom w:val="nil"/>
              <w:right w:val="nil"/>
            </w:tcBorders>
            <w:tcMar>
              <w:top w:w="-247" w:type="dxa"/>
              <w:left w:w="-247" w:type="dxa"/>
              <w:bottom w:w="-247" w:type="dxa"/>
              <w:right w:w="-247" w:type="dxa"/>
            </w:tcMar>
            <w:vAlign w:val="center"/>
          </w:tcPr>
          <w:p w14:paraId="69FD380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325ABCD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5E0B06E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82 (30.6)</w:t>
            </w:r>
          </w:p>
        </w:tc>
        <w:tc>
          <w:tcPr>
            <w:tcW w:w="3248" w:type="dxa"/>
            <w:tcBorders>
              <w:top w:val="nil"/>
              <w:left w:val="nil"/>
              <w:bottom w:val="nil"/>
              <w:right w:val="nil"/>
            </w:tcBorders>
            <w:tcMar>
              <w:top w:w="-247" w:type="dxa"/>
              <w:left w:w="-247" w:type="dxa"/>
              <w:bottom w:w="-247" w:type="dxa"/>
              <w:right w:w="-247" w:type="dxa"/>
            </w:tcMar>
            <w:vAlign w:val="center"/>
          </w:tcPr>
          <w:p w14:paraId="6813B4DC"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IP negatively associated with self-esteem. Higher IP in females, fourth-year students, and those experiencing depression, anxiety, or stress.</w:t>
            </w:r>
          </w:p>
        </w:tc>
      </w:tr>
      <w:tr w:rsidR="00F23ABD" w:rsidRPr="000324AB" w14:paraId="78687A07" w14:textId="77777777" w:rsidTr="005B27AB">
        <w:tc>
          <w:tcPr>
            <w:tcW w:w="1787" w:type="dxa"/>
            <w:tcBorders>
              <w:top w:val="nil"/>
              <w:left w:val="nil"/>
              <w:bottom w:val="nil"/>
              <w:right w:val="nil"/>
            </w:tcBorders>
            <w:tcMar>
              <w:top w:w="0" w:type="dxa"/>
              <w:left w:w="0" w:type="dxa"/>
              <w:bottom w:w="0" w:type="dxa"/>
              <w:right w:w="0" w:type="dxa"/>
            </w:tcMar>
            <w:vAlign w:val="center"/>
          </w:tcPr>
          <w:p w14:paraId="5BDD15B6"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Villwok 2016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zVFzQhWK","properties":{"formattedCitation":"(Villwock et al., 2016)","plainCitation":"(Villwock et al., 2016)","noteIndex":0},"citationItems":[{"id":"QfOstKu6/mbWOkGKO","uris":["http://zotero.org/users/13947820/items/UXEMYKGU","http://zotero.org/users/13947820/items/29DLRSIS","http://zotero.org/users/13947820/items/D4CV5LHY"],"itemData":{"id":13836,"type":"article-journal","abstract":"To describe levels of burnout and impostor syndrome (IS) in medical students, and to recognize demographic differences in those experiencing burnout and IS.","container-title":"International journal of medical education","DOI":"10.5116/ijme.5801.eac4","ISSN":"2042-6372","language":"en","license":"2016 Jennifer A. Villwock et al.","note":"publisher: IJME","page":"364-369","source":"www.ijme.net","title":"Impostor syndrome and burnout among American medical students: a pilot study","title-short":"Impostor syndrome and burnout among American medical students","volume":"7","author":[{"family":"Villwock","given":"Jennifer A."},{"family":"Sobin","given":"Lindsay B."},{"family":"Koester","given":"Lindsey A."},{"family":"Harris","given":"Tucker M."}],"issued":{"date-parts":[["2016",10,31]]}}}],"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Villwock et al., 2016)</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4B96CC7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bottom w:val="nil"/>
              <w:right w:val="nil"/>
            </w:tcBorders>
            <w:tcMar>
              <w:top w:w="-247" w:type="dxa"/>
              <w:left w:w="-247" w:type="dxa"/>
              <w:bottom w:w="-247" w:type="dxa"/>
              <w:right w:w="-247" w:type="dxa"/>
            </w:tcMar>
            <w:vAlign w:val="center"/>
          </w:tcPr>
          <w:p w14:paraId="732FF4C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w:t>
            </w:r>
          </w:p>
        </w:tc>
        <w:tc>
          <w:tcPr>
            <w:tcW w:w="1998" w:type="dxa"/>
            <w:tcBorders>
              <w:top w:val="nil"/>
              <w:left w:val="nil"/>
              <w:bottom w:val="nil"/>
              <w:right w:val="nil"/>
            </w:tcBorders>
            <w:tcMar>
              <w:top w:w="-247" w:type="dxa"/>
              <w:left w:w="-247" w:type="dxa"/>
              <w:bottom w:w="-247" w:type="dxa"/>
              <w:right w:w="-247" w:type="dxa"/>
            </w:tcMar>
            <w:vAlign w:val="center"/>
          </w:tcPr>
          <w:p w14:paraId="11CDA16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38 students, 56.2% female, NA mean age</w:t>
            </w:r>
          </w:p>
        </w:tc>
        <w:tc>
          <w:tcPr>
            <w:tcW w:w="731" w:type="dxa"/>
            <w:tcBorders>
              <w:top w:val="nil"/>
              <w:left w:val="nil"/>
              <w:bottom w:val="nil"/>
              <w:right w:val="nil"/>
            </w:tcBorders>
            <w:tcMar>
              <w:top w:w="-247" w:type="dxa"/>
              <w:left w:w="-247" w:type="dxa"/>
              <w:bottom w:w="-247" w:type="dxa"/>
              <w:right w:w="-247" w:type="dxa"/>
            </w:tcMar>
            <w:vAlign w:val="center"/>
          </w:tcPr>
          <w:p w14:paraId="18B5A7B0"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YIS</w:t>
            </w:r>
          </w:p>
        </w:tc>
        <w:tc>
          <w:tcPr>
            <w:tcW w:w="894" w:type="dxa"/>
            <w:tcBorders>
              <w:top w:val="nil"/>
              <w:left w:val="nil"/>
              <w:bottom w:val="nil"/>
              <w:right w:val="nil"/>
            </w:tcBorders>
            <w:tcMar>
              <w:top w:w="-247" w:type="dxa"/>
              <w:left w:w="-247" w:type="dxa"/>
              <w:bottom w:w="-247" w:type="dxa"/>
              <w:right w:w="-247" w:type="dxa"/>
            </w:tcMar>
            <w:vAlign w:val="center"/>
          </w:tcPr>
          <w:p w14:paraId="0BEED86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bottom w:val="nil"/>
              <w:right w:val="nil"/>
            </w:tcBorders>
            <w:tcMar>
              <w:top w:w="-247" w:type="dxa"/>
              <w:left w:w="-247" w:type="dxa"/>
              <w:bottom w:w="-247" w:type="dxa"/>
              <w:right w:w="-247" w:type="dxa"/>
            </w:tcMar>
            <w:vAlign w:val="center"/>
          </w:tcPr>
          <w:p w14:paraId="64F12D4D"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54 (39.1)</w:t>
            </w:r>
          </w:p>
        </w:tc>
        <w:tc>
          <w:tcPr>
            <w:tcW w:w="3248" w:type="dxa"/>
            <w:tcBorders>
              <w:top w:val="nil"/>
              <w:left w:val="nil"/>
              <w:bottom w:val="nil"/>
              <w:right w:val="nil"/>
            </w:tcBorders>
            <w:tcMar>
              <w:top w:w="-247" w:type="dxa"/>
              <w:left w:w="-247" w:type="dxa"/>
              <w:bottom w:w="-247" w:type="dxa"/>
              <w:right w:w="-247" w:type="dxa"/>
            </w:tcMar>
            <w:vAlign w:val="center"/>
          </w:tcPr>
          <w:p w14:paraId="1363D82A"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Higher IP in females. Negative correlation of IP with being Asian or white. Significant associations of IP with exhaustion, cynicism, emotional exhaustion, depersonalization, and being in the fourth year.</w:t>
            </w:r>
          </w:p>
        </w:tc>
      </w:tr>
      <w:tr w:rsidR="00F23ABD" w:rsidRPr="000324AB" w14:paraId="1AC45D28" w14:textId="77777777" w:rsidTr="005B27AB">
        <w:tc>
          <w:tcPr>
            <w:tcW w:w="1787" w:type="dxa"/>
            <w:tcBorders>
              <w:top w:val="nil"/>
              <w:left w:val="nil"/>
              <w:bottom w:val="nil"/>
              <w:right w:val="nil"/>
            </w:tcBorders>
            <w:tcMar>
              <w:top w:w="0" w:type="dxa"/>
              <w:left w:w="0" w:type="dxa"/>
              <w:bottom w:w="0" w:type="dxa"/>
              <w:right w:w="0" w:type="dxa"/>
            </w:tcMar>
            <w:vAlign w:val="center"/>
          </w:tcPr>
          <w:p w14:paraId="5B1E5647"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lastRenderedPageBreak/>
              <w:t xml:space="preserve">Wang 2023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PWGc8sYA","properties":{"formattedCitation":"(Wang et al., 2024)","plainCitation":"(Wang et al., 2024)","noteIndex":0},"citationItems":[{"id":"QfOstKu6/wSRt4ogS","uris":["http://zotero.org/users/13947820/items/KH77IJHL","http://zotero.org/users/13947820/items/BIWGIZ56","http://zotero.org/users/13947820/items/TVE5PFGT"],"itemData":{"id":13891,"type":"article-journal","abstract":"Purpose: Here we aimed to define the prevalence of imposter syndrome (IS) and identify associated characteristics in Chinese medical students and residents enrolled at Peking Union Medical College Hospital (PUMCH). Methods: This was a single-center, cross-sectional study of medical students and residents enrolled at PUMCH conducted in September and October 2022. Participants were recruited to complete a 37-question survey on demographics, a Chinese version of the Clance Imposter Phenomenon Scale (CIPS), and self-assessments of anxiety, depression, burnout, sleep quality, challenges of clinical learning, and time allocation. IS prevalence and its associated factors were analyzed. Results: One hundred and forty-eight medical students and 89 residents completed the survey. IS was significant or severe in 62.8% of medical students and 57.2% of residents. Students enrolled in the eight-year program had significantly higher CIPS scores than those enrolled in the 4 + 4 program (66.4 vs. 60.7, p =.005). There were no gender differences in IS prevalence and severity. Participants with severe IS had significantly higher self-rated anxiety, depression, insomnia, and burnout than participants with mild/moderate IS. Participants significantly challenged by clinical learning had significantly higher CIPS scores. Conclusions: IS is both prevalent and severe in Chinese medical students and residents. Classroom learning, an eight-year program, and being challenged by clinical learning are potentially associated with IS. © 2023 Informa UK Limited, trading as Taylor &amp; Francis Group.","archive_location":"rayyan-163705737","container-title":"Medical Teacher","DOI":"10.1080/0142159X.2023.2256955","issue":"3","page":"380-386","title":"The prevalence of imposter syndrome and associated factors in Chinese medical students and residents: A single-center pilot study","volume":"46","author":[{"family":"Wang","given":"Jingqiao"},{"family":"Shi","given":"Wen"},{"family":"Huang","given":"Xiaoming"},{"family":"Jiao","given":"Yang"}],"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Wang et al., 2024)</w:t>
            </w:r>
            <w:r w:rsidRPr="000324AB">
              <w:rPr>
                <w:rFonts w:asciiTheme="majorBidi" w:hAnsiTheme="majorBidi" w:cstheme="majorBidi"/>
                <w:b/>
                <w:bCs/>
              </w:rPr>
              <w:fldChar w:fldCharType="end"/>
            </w:r>
          </w:p>
        </w:tc>
        <w:tc>
          <w:tcPr>
            <w:tcW w:w="1055" w:type="dxa"/>
            <w:tcBorders>
              <w:top w:val="nil"/>
              <w:left w:val="nil"/>
              <w:bottom w:val="nil"/>
              <w:right w:val="nil"/>
            </w:tcBorders>
            <w:tcMar>
              <w:top w:w="-247" w:type="dxa"/>
              <w:left w:w="-247" w:type="dxa"/>
              <w:bottom w:w="-247" w:type="dxa"/>
              <w:right w:w="-247" w:type="dxa"/>
            </w:tcMar>
            <w:vAlign w:val="center"/>
          </w:tcPr>
          <w:p w14:paraId="35E0C5AC"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hina</w:t>
            </w:r>
          </w:p>
        </w:tc>
        <w:tc>
          <w:tcPr>
            <w:tcW w:w="1915" w:type="dxa"/>
            <w:tcBorders>
              <w:top w:val="nil"/>
              <w:left w:val="nil"/>
              <w:bottom w:val="nil"/>
              <w:right w:val="nil"/>
            </w:tcBorders>
            <w:tcMar>
              <w:top w:w="-247" w:type="dxa"/>
              <w:left w:w="-247" w:type="dxa"/>
              <w:bottom w:w="-247" w:type="dxa"/>
              <w:right w:w="-247" w:type="dxa"/>
            </w:tcMar>
            <w:vAlign w:val="center"/>
          </w:tcPr>
          <w:p w14:paraId="0B0C3633"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ross-sectional – Medical students and residents</w:t>
            </w:r>
          </w:p>
        </w:tc>
        <w:tc>
          <w:tcPr>
            <w:tcW w:w="1998" w:type="dxa"/>
            <w:tcBorders>
              <w:top w:val="nil"/>
              <w:left w:val="nil"/>
              <w:bottom w:val="nil"/>
              <w:right w:val="nil"/>
            </w:tcBorders>
            <w:tcMar>
              <w:top w:w="-247" w:type="dxa"/>
              <w:left w:w="-247" w:type="dxa"/>
              <w:bottom w:w="-247" w:type="dxa"/>
              <w:right w:w="-247" w:type="dxa"/>
            </w:tcMar>
            <w:vAlign w:val="center"/>
          </w:tcPr>
          <w:p w14:paraId="6E87E66A"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48 students, 60.1% female, NA mean age</w:t>
            </w:r>
          </w:p>
        </w:tc>
        <w:tc>
          <w:tcPr>
            <w:tcW w:w="731" w:type="dxa"/>
            <w:tcBorders>
              <w:top w:val="nil"/>
              <w:left w:val="nil"/>
              <w:bottom w:val="nil"/>
              <w:right w:val="nil"/>
            </w:tcBorders>
            <w:tcMar>
              <w:top w:w="-247" w:type="dxa"/>
              <w:left w:w="-247" w:type="dxa"/>
              <w:bottom w:w="-247" w:type="dxa"/>
              <w:right w:w="-247" w:type="dxa"/>
            </w:tcMar>
            <w:vAlign w:val="center"/>
          </w:tcPr>
          <w:p w14:paraId="6E9F70E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CIPS</w:t>
            </w:r>
          </w:p>
        </w:tc>
        <w:tc>
          <w:tcPr>
            <w:tcW w:w="894" w:type="dxa"/>
            <w:tcBorders>
              <w:top w:val="nil"/>
              <w:left w:val="nil"/>
              <w:bottom w:val="nil"/>
              <w:right w:val="nil"/>
            </w:tcBorders>
            <w:tcMar>
              <w:top w:w="-247" w:type="dxa"/>
              <w:left w:w="-247" w:type="dxa"/>
              <w:bottom w:w="-247" w:type="dxa"/>
              <w:right w:w="-247" w:type="dxa"/>
            </w:tcMar>
            <w:vAlign w:val="center"/>
          </w:tcPr>
          <w:p w14:paraId="75BC6766"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6</w:t>
            </w:r>
          </w:p>
        </w:tc>
        <w:tc>
          <w:tcPr>
            <w:tcW w:w="1332" w:type="dxa"/>
            <w:tcBorders>
              <w:top w:val="nil"/>
              <w:left w:val="nil"/>
              <w:bottom w:val="nil"/>
              <w:right w:val="nil"/>
            </w:tcBorders>
            <w:tcMar>
              <w:top w:w="-247" w:type="dxa"/>
              <w:left w:w="-247" w:type="dxa"/>
              <w:bottom w:w="-247" w:type="dxa"/>
              <w:right w:w="-247" w:type="dxa"/>
            </w:tcMar>
            <w:vAlign w:val="center"/>
          </w:tcPr>
          <w:p w14:paraId="57D7A785"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93 (62.8%)</w:t>
            </w:r>
          </w:p>
        </w:tc>
        <w:tc>
          <w:tcPr>
            <w:tcW w:w="3248" w:type="dxa"/>
            <w:tcBorders>
              <w:top w:val="nil"/>
              <w:left w:val="nil"/>
              <w:bottom w:val="nil"/>
              <w:right w:val="nil"/>
            </w:tcBorders>
            <w:tcMar>
              <w:top w:w="-247" w:type="dxa"/>
              <w:left w:w="-247" w:type="dxa"/>
              <w:bottom w:w="-247" w:type="dxa"/>
              <w:right w:w="-247" w:type="dxa"/>
            </w:tcMar>
            <w:vAlign w:val="center"/>
          </w:tcPr>
          <w:p w14:paraId="07426FB6"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No difference in IP between students and residents based on time allocated to research. No association of IP with gender, clinical work and learning hours, research hours, sleep hours, or time allocated to entertainment or self-care. Positive correlations of IP with enrollment in the eight-year program compared to the 4+4 program and feeling challenged by clinical learning. Associations of IP with anxiety, depression, insomnia, and burnout.</w:t>
            </w:r>
          </w:p>
        </w:tc>
      </w:tr>
      <w:tr w:rsidR="00F23ABD" w:rsidRPr="000324AB" w14:paraId="56BC5FD4" w14:textId="77777777" w:rsidTr="005B27AB">
        <w:trPr>
          <w:trHeight w:val="274"/>
        </w:trPr>
        <w:tc>
          <w:tcPr>
            <w:tcW w:w="1787" w:type="dxa"/>
            <w:tcBorders>
              <w:top w:val="nil"/>
              <w:left w:val="nil"/>
              <w:right w:val="nil"/>
            </w:tcBorders>
            <w:tcMar>
              <w:top w:w="0" w:type="dxa"/>
              <w:left w:w="0" w:type="dxa"/>
              <w:bottom w:w="0" w:type="dxa"/>
              <w:right w:w="0" w:type="dxa"/>
            </w:tcMar>
            <w:vAlign w:val="center"/>
          </w:tcPr>
          <w:p w14:paraId="7A36784E" w14:textId="77777777" w:rsidR="00F23ABD" w:rsidRPr="000324AB" w:rsidRDefault="00F23ABD" w:rsidP="005B27AB">
            <w:pPr>
              <w:spacing w:before="240" w:after="240"/>
              <w:rPr>
                <w:rFonts w:asciiTheme="majorBidi" w:eastAsia="Times New Roman" w:hAnsiTheme="majorBidi" w:cstheme="majorBidi"/>
                <w:b/>
              </w:rPr>
            </w:pPr>
            <w:r w:rsidRPr="000324AB">
              <w:rPr>
                <w:rFonts w:asciiTheme="majorBidi" w:hAnsiTheme="majorBidi" w:cstheme="majorBidi"/>
                <w:b/>
                <w:bCs/>
              </w:rPr>
              <w:t xml:space="preserve">Wrench 2024 </w:t>
            </w:r>
            <w:r w:rsidRPr="000324AB">
              <w:rPr>
                <w:rFonts w:asciiTheme="majorBidi" w:hAnsiTheme="majorBidi" w:cstheme="majorBidi"/>
                <w:b/>
                <w:bCs/>
              </w:rPr>
              <w:fldChar w:fldCharType="begin"/>
            </w:r>
            <w:r>
              <w:rPr>
                <w:rFonts w:asciiTheme="majorBidi" w:hAnsiTheme="majorBidi" w:cstheme="majorBidi"/>
                <w:b/>
                <w:bCs/>
              </w:rPr>
              <w:instrText xml:space="preserve"> ADDIN ZOTERO_ITEM CSL_CITATION {"citationID":"ZplBBteJ","properties":{"formattedCitation":"(Wrench et al., 2024)","plainCitation":"(Wrench et al., 2024)","noteIndex":0},"citationItems":[{"id":"QfOstKu6/wCoTe41O","uris":["http://zotero.org/users/13947820/items/2HX3M4GB","http://zotero.org/users/13947820/items/9H8LSBQ5"],"itemData":{"id":13776,"type":"article-journal","abstract":"Impostor phenomenon (IP) is described as a pattern typified by doubting one's accomplishments and a persistent fear of being exposed as a fraud. These feelings of self-doubt are pervasive along the medical education continuum, beginning with medical students where IP has been associated with emotional stress, physical exhaustion, depression, and anxiety. We, therefore, conducted an interactive workshop with first-year medical students to educate them about the manifesting patterns and risk factors of IP and strategies to mitigate these feelings. The 60-min workshop began with participants voluntarily completing the Young Imposter Scale (YIS) followed by an interactive presentation that reviewed the literature related to IP and its prevalence in medicine. Participants were then assigned to small groups where they discussed three cases of IP in academia and the medical profession. Medical school faculty acted as facilitators and utilized pre-designed prompt questions to stimulate discussion. Students re-convened for a large group report out, where each group shared main discussion points. The session ended with facilitators discussing IP mitigation strategies that can be implemented at the individual, peer, and institutional levels. Participants were also invited to complete a post-workshop evaluation. Fifty first-year medical students participated in the session. A total of 49 (96 %) completed the YIS and post-workshop evaluation. Nineteen (40 %) participants obtained scores on the YIS to indicate a positive finding of IP. The percentage of female medical students meeting the threshold for IP was significantly higher (84 %, n = 41 vs 16 %, n = 7) than male medical students. The workshop was effective at identifying IP and associated risk factors and providing mitigation strategies, with 95.8 % of participants agreeing or strongly agreeing. In qualitative feedback, participants reported that the workshop was “very interactive”, “provided strategies to manage impostor syndrome” and “helped me become more vulnerable with my peers.” This workshop provided a novel interactive and effective method to increase medical students' awareness about IP which can be employed as a strategy to enhance student's wellness. © 2024 The Authors","archive_location":"rayyan-163705784","container-title":"Heliyon","DOI":"10.1016/j.heliyon.2024.e29478","issue":"8","title":"Impostor phenomenon: Prevalence among 1st year medical students and strategies for mitigation","URL":"https://www.scopus.com/inward/record.uri?eid=2-s2.0-85190160433&amp;doi=10.1016%2fj.heliyon.2024.e29478&amp;partnerID=40&amp;md5=8c7924d9b0d91d08668bbe74d28ba42e","volume":"10","author":[{"family":"Wrench","given":"Algevis"},{"family":"Padilla","given":"Maria"},{"family":"O'Malley","given":"Chasity"},{"family":"Levy","given":"Arkene"}],"issued":{"date-parts":[["2024"]]}}}],"schema":"https://github.com/citation-style-language/schema/raw/master/csl-citation.json"} </w:instrText>
            </w:r>
            <w:r w:rsidRPr="000324AB">
              <w:rPr>
                <w:rFonts w:asciiTheme="majorBidi" w:hAnsiTheme="majorBidi" w:cstheme="majorBidi"/>
                <w:b/>
                <w:bCs/>
              </w:rPr>
              <w:fldChar w:fldCharType="separate"/>
            </w:r>
            <w:r w:rsidRPr="00DB0CC8">
              <w:rPr>
                <w:rFonts w:ascii="Times New Roman" w:hAnsi="Times New Roman" w:cs="Times New Roman"/>
              </w:rPr>
              <w:t>(Wrench et al., 2024)</w:t>
            </w:r>
            <w:r w:rsidRPr="000324AB">
              <w:rPr>
                <w:rFonts w:asciiTheme="majorBidi" w:hAnsiTheme="majorBidi" w:cstheme="majorBidi"/>
                <w:b/>
                <w:bCs/>
              </w:rPr>
              <w:fldChar w:fldCharType="end"/>
            </w:r>
          </w:p>
        </w:tc>
        <w:tc>
          <w:tcPr>
            <w:tcW w:w="1055" w:type="dxa"/>
            <w:tcBorders>
              <w:top w:val="nil"/>
              <w:left w:val="nil"/>
              <w:right w:val="nil"/>
            </w:tcBorders>
            <w:tcMar>
              <w:top w:w="-247" w:type="dxa"/>
              <w:left w:w="-247" w:type="dxa"/>
              <w:bottom w:w="-247" w:type="dxa"/>
              <w:right w:w="-247" w:type="dxa"/>
            </w:tcMar>
            <w:vAlign w:val="center"/>
          </w:tcPr>
          <w:p w14:paraId="16B2520F"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USA</w:t>
            </w:r>
          </w:p>
        </w:tc>
        <w:tc>
          <w:tcPr>
            <w:tcW w:w="1915" w:type="dxa"/>
            <w:tcBorders>
              <w:top w:val="nil"/>
              <w:left w:val="nil"/>
              <w:right w:val="nil"/>
            </w:tcBorders>
            <w:tcMar>
              <w:top w:w="-247" w:type="dxa"/>
              <w:left w:w="-247" w:type="dxa"/>
              <w:bottom w:w="-247" w:type="dxa"/>
              <w:right w:w="-247" w:type="dxa"/>
            </w:tcMar>
            <w:vAlign w:val="center"/>
          </w:tcPr>
          <w:p w14:paraId="5202B761"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Pre-post – Medical students</w:t>
            </w:r>
          </w:p>
        </w:tc>
        <w:tc>
          <w:tcPr>
            <w:tcW w:w="1998" w:type="dxa"/>
            <w:tcBorders>
              <w:top w:val="nil"/>
              <w:left w:val="nil"/>
              <w:right w:val="nil"/>
            </w:tcBorders>
            <w:tcMar>
              <w:top w:w="-247" w:type="dxa"/>
              <w:left w:w="-247" w:type="dxa"/>
              <w:bottom w:w="-247" w:type="dxa"/>
              <w:right w:w="-247" w:type="dxa"/>
            </w:tcMar>
            <w:vAlign w:val="center"/>
          </w:tcPr>
          <w:p w14:paraId="4D41EB57"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48 students, 52.0% female, NA mean age</w:t>
            </w:r>
          </w:p>
        </w:tc>
        <w:tc>
          <w:tcPr>
            <w:tcW w:w="731" w:type="dxa"/>
            <w:tcBorders>
              <w:top w:val="nil"/>
              <w:left w:val="nil"/>
              <w:right w:val="nil"/>
            </w:tcBorders>
            <w:tcMar>
              <w:top w:w="-247" w:type="dxa"/>
              <w:left w:w="-247" w:type="dxa"/>
              <w:bottom w:w="-247" w:type="dxa"/>
              <w:right w:w="-247" w:type="dxa"/>
            </w:tcMar>
            <w:vAlign w:val="center"/>
          </w:tcPr>
          <w:p w14:paraId="74EE400B"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YIS</w:t>
            </w:r>
          </w:p>
        </w:tc>
        <w:tc>
          <w:tcPr>
            <w:tcW w:w="894" w:type="dxa"/>
            <w:tcBorders>
              <w:top w:val="nil"/>
              <w:left w:val="nil"/>
              <w:right w:val="nil"/>
            </w:tcBorders>
            <w:tcMar>
              <w:top w:w="-247" w:type="dxa"/>
              <w:left w:w="-247" w:type="dxa"/>
              <w:bottom w:w="-247" w:type="dxa"/>
              <w:right w:w="-247" w:type="dxa"/>
            </w:tcMar>
            <w:vAlign w:val="center"/>
          </w:tcPr>
          <w:p w14:paraId="731BE539"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7</w:t>
            </w:r>
          </w:p>
        </w:tc>
        <w:tc>
          <w:tcPr>
            <w:tcW w:w="1332" w:type="dxa"/>
            <w:tcBorders>
              <w:top w:val="nil"/>
              <w:left w:val="nil"/>
              <w:right w:val="nil"/>
            </w:tcBorders>
            <w:tcMar>
              <w:top w:w="-247" w:type="dxa"/>
              <w:left w:w="-247" w:type="dxa"/>
              <w:bottom w:w="-247" w:type="dxa"/>
              <w:right w:w="-247" w:type="dxa"/>
            </w:tcMar>
            <w:vAlign w:val="center"/>
          </w:tcPr>
          <w:p w14:paraId="1035A5E2" w14:textId="77777777" w:rsidR="00F23ABD" w:rsidRPr="000324AB" w:rsidRDefault="00F23ABD" w:rsidP="005B27AB">
            <w:pPr>
              <w:spacing w:before="240" w:after="240" w:line="240" w:lineRule="auto"/>
              <w:jc w:val="center"/>
              <w:rPr>
                <w:rFonts w:asciiTheme="majorBidi" w:eastAsia="Times New Roman" w:hAnsiTheme="majorBidi" w:cstheme="majorBidi"/>
              </w:rPr>
            </w:pPr>
            <w:r w:rsidRPr="000324AB">
              <w:rPr>
                <w:rFonts w:asciiTheme="majorBidi" w:eastAsia="Times New Roman" w:hAnsiTheme="majorBidi" w:cstheme="majorBidi"/>
              </w:rPr>
              <w:t>19 (40)</w:t>
            </w:r>
          </w:p>
        </w:tc>
        <w:tc>
          <w:tcPr>
            <w:tcW w:w="3248" w:type="dxa"/>
            <w:tcBorders>
              <w:top w:val="nil"/>
              <w:left w:val="nil"/>
              <w:right w:val="nil"/>
            </w:tcBorders>
            <w:tcMar>
              <w:top w:w="-247" w:type="dxa"/>
              <w:left w:w="-247" w:type="dxa"/>
              <w:bottom w:w="-247" w:type="dxa"/>
              <w:right w:w="-247" w:type="dxa"/>
            </w:tcMar>
            <w:vAlign w:val="center"/>
          </w:tcPr>
          <w:p w14:paraId="75299169"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Gungsuh" w:hAnsiTheme="majorBidi" w:cstheme="majorBidi"/>
              </w:rPr>
              <w:t>Higher IP in females. Positive correlation of IP with being ≤24 years old. No association of IP with ethnicity or being 25–29 years old.</w:t>
            </w:r>
          </w:p>
        </w:tc>
      </w:tr>
      <w:tr w:rsidR="00F23ABD" w:rsidRPr="000324AB" w14:paraId="2B0270A4" w14:textId="77777777" w:rsidTr="005B27AB">
        <w:tc>
          <w:tcPr>
            <w:tcW w:w="12960" w:type="dxa"/>
            <w:gridSpan w:val="8"/>
            <w:tcBorders>
              <w:top w:val="single" w:sz="8" w:space="0" w:color="000000"/>
              <w:left w:val="nil"/>
              <w:bottom w:val="single" w:sz="8" w:space="0" w:color="000000"/>
              <w:right w:val="nil"/>
            </w:tcBorders>
            <w:tcMar>
              <w:top w:w="-247" w:type="dxa"/>
              <w:left w:w="-247" w:type="dxa"/>
              <w:bottom w:w="-247" w:type="dxa"/>
              <w:right w:w="-247" w:type="dxa"/>
            </w:tcMar>
            <w:vAlign w:val="center"/>
          </w:tcPr>
          <w:p w14:paraId="13B53D6E" w14:textId="77777777" w:rsidR="00F23ABD" w:rsidRPr="000324AB" w:rsidRDefault="00F23ABD" w:rsidP="005B27AB">
            <w:pPr>
              <w:spacing w:before="240" w:after="240" w:line="240" w:lineRule="auto"/>
              <w:rPr>
                <w:rFonts w:asciiTheme="majorBidi" w:eastAsia="Times New Roman" w:hAnsiTheme="majorBidi" w:cstheme="majorBidi"/>
              </w:rPr>
            </w:pPr>
            <w:r w:rsidRPr="000324AB">
              <w:rPr>
                <w:rFonts w:asciiTheme="majorBidi" w:eastAsia="Times New Roman" w:hAnsiTheme="majorBidi" w:cstheme="majorBidi"/>
              </w:rPr>
              <w:t xml:space="preserve">Abbreviations: IP – Impostor Phenomenon; CIPS – Clance Impostor Phenomenon Scale; HIPS – Harvey Impostor Phenomenon Scale; LIS – Leary Impostor Scale; YIS – Young Impostor Score; NR – Not Reported; NA – Not Available; GPA – Grade Point Average; USA – United States of America; UAE – United Arab Emirates; UK – United Kingdom. </w:t>
            </w:r>
            <w:r w:rsidRPr="000324AB">
              <w:rPr>
                <w:rFonts w:asciiTheme="majorBidi" w:eastAsia="Times New Roman" w:hAnsiTheme="majorBidi" w:cstheme="majorBidi"/>
                <w:vertAlign w:val="superscript"/>
              </w:rPr>
              <w:t>1</w:t>
            </w:r>
            <w:r w:rsidRPr="000324AB">
              <w:rPr>
                <w:rFonts w:asciiTheme="majorBidi" w:eastAsia="Times New Roman" w:hAnsiTheme="majorBidi" w:cstheme="majorBidi"/>
              </w:rPr>
              <w:t xml:space="preserve">Quality scores were assessed using the Newcastle-Ottawa Scale (NOS) Adapted for Cross-sectional Studies. </w:t>
            </w:r>
          </w:p>
        </w:tc>
      </w:tr>
    </w:tbl>
    <w:p w14:paraId="17A80897" w14:textId="77777777" w:rsidR="00F23ABD" w:rsidRPr="00527143" w:rsidRDefault="00F23ABD" w:rsidP="00F23ABD">
      <w:pPr>
        <w:rPr>
          <w:rFonts w:asciiTheme="majorBidi" w:hAnsiTheme="majorBidi" w:cstheme="majorBidi"/>
        </w:rPr>
      </w:pPr>
    </w:p>
    <w:p w14:paraId="0FE96647" w14:textId="77777777" w:rsidR="00A161C0" w:rsidRPr="00F23ABD" w:rsidRDefault="00A161C0" w:rsidP="00F23ABD"/>
    <w:sectPr w:rsidR="00A161C0" w:rsidRPr="00F23ABD" w:rsidSect="000313E9">
      <w:pgSz w:w="15840" w:h="12240" w:orient="landscape"/>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61C0"/>
    <w:rsid w:val="000313E9"/>
    <w:rsid w:val="000324AB"/>
    <w:rsid w:val="0008471A"/>
    <w:rsid w:val="000B2830"/>
    <w:rsid w:val="00816E7D"/>
    <w:rsid w:val="008C2EE5"/>
    <w:rsid w:val="009446FC"/>
    <w:rsid w:val="00A161C0"/>
    <w:rsid w:val="00F23ABD"/>
  </w:rsids>
  <m:mathPr>
    <m:mathFont m:val="Cambria Math"/>
    <m:brkBin m:val="before"/>
    <m:brkBinSub m:val="--"/>
    <m:smallFrac m:val="0"/>
    <m:dispDef/>
    <m:lMargin m:val="0"/>
    <m:rMargin m:val="0"/>
    <m:defJc m:val="centerGroup"/>
    <m:wrapIndent m:val="1440"/>
    <m:intLim m:val="subSup"/>
    <m:naryLim m:val="undOvr"/>
  </m:mathPr>
  <w:themeFontLang w:val="en-EG" w:bidi="ar-SA"/>
  <w:clrSchemeMapping w:bg1="light1" w:t1="dark1" w:bg2="light2" w:t2="dark2" w:accent1="accent1" w:accent2="accent2" w:accent3="accent3" w:accent4="accent4" w:accent5="accent5" w:accent6="accent6" w:hyperlink="hyperlink" w:followedHyperlink="followedHyperlink"/>
  <w:decimalSymbol w:val="."/>
  <w:listSeparator w:val=","/>
  <w14:docId w14:val="4070EBB3"/>
  <w15:docId w15:val="{7C369F61-D27C-2E45-8646-95B79FE24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I8rmBahrABuAoaXjWPlE7glttaw==">CgMxLjAaJQoBMBIgCh4IB0IaCg9UaW1lcyBOZXcgUm9tYW4SB0d1bmdzdWg4AHIhMUNZYnlOdEt2dVFlLXFrRDlVa0ZqMm9QYkxlT0N2ZGQ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175</Words>
  <Characters>109303</Characters>
  <Application>Microsoft Office Word</Application>
  <DocSecurity>0</DocSecurity>
  <Lines>910</Lines>
  <Paragraphs>256</Paragraphs>
  <ScaleCrop>false</ScaleCrop>
  <Company/>
  <LinksUpToDate>false</LinksUpToDate>
  <CharactersWithSpaces>128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usof Omar</cp:lastModifiedBy>
  <cp:revision>2</cp:revision>
  <dcterms:created xsi:type="dcterms:W3CDTF">2025-09-18T12:47:00Z</dcterms:created>
  <dcterms:modified xsi:type="dcterms:W3CDTF">2025-09-18T12:47:00Z</dcterms:modified>
</cp:coreProperties>
</file>